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58AB9074"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7E71B311" w:rsidR="006E157B" w:rsidRPr="00770827" w:rsidRDefault="005A379F" w:rsidP="00281E91">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0C4232">
        <w:t>confirmed that</w:t>
      </w:r>
      <w:r w:rsidR="00884E84">
        <w:t xml:space="preserve"> time feedback </w:t>
      </w:r>
      <w:r w:rsidR="00C972C9">
        <w:t>made participants decrease</w:t>
      </w:r>
      <w:r w:rsidR="00884E84">
        <w:t xml:space="preserve"> the number and length of </w:t>
      </w:r>
      <w:r w:rsidR="003C056E">
        <w:t>their</w:t>
      </w:r>
      <w:r w:rsidR="00884E84">
        <w:t xml:space="preserve"> self-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067FC370" w14:textId="693920A7" w:rsidR="00976EB2" w:rsidRDefault="00976EB2" w:rsidP="008005F1">
      <w:pPr>
        <w:pStyle w:val="Heading1"/>
      </w:pPr>
      <w:r>
        <w:t>STUDY 1</w:t>
      </w: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6E9EC999" w:rsidR="00442FFC" w:rsidRPr="00442FFC" w:rsidRDefault="00442FFC" w:rsidP="00281E91">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Study 2 therefore aimed to investigate whether the notification would be applicable and used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their 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281E91">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B678F25" w:rsidR="004922A2" w:rsidRDefault="006B5553" w:rsidP="00281E91">
      <w:pPr>
        <w:pStyle w:val="Paragraph"/>
      </w:pPr>
      <w:r w:rsidRPr="006B5553">
        <w:t>The notification was implemented as a Google Chr</w:t>
      </w:r>
      <w:r w:rsidR="00085499">
        <w:t>ome extension, using HTML, JavaS</w:t>
      </w:r>
      <w:r w:rsidRPr="006B5553">
        <w:t>cript and CSS. 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w:t>
      </w:r>
      <w:r w:rsidR="00075AFB">
        <w:t xml:space="preserve"> (see Figure )</w:t>
      </w:r>
      <w:r w:rsidRPr="006B5553">
        <w:t xml:space="preserve">.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 from this page</w:t>
      </w:r>
      <w:r w:rsidR="006305B0">
        <w:t xml:space="preserve"> during the session</w:t>
      </w:r>
      <w:r w:rsidR="004922A2" w:rsidRPr="006B5553">
        <w:t xml:space="preserve">, </w:t>
      </w:r>
      <w:r w:rsidR="004F08E1">
        <w:t xml:space="preserve">whether to a different web page, document or 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CD484D">
        <w:t xml:space="preserve">browser </w:t>
      </w:r>
      <w:r w:rsidR="00400682" w:rsidRPr="006B5553">
        <w:t xml:space="preserve">security </w:t>
      </w:r>
      <w:r w:rsidR="00BB5E10">
        <w:t>limitations,</w:t>
      </w:r>
      <w:r w:rsidR="00400682" w:rsidRPr="006B5553">
        <w:t xml:space="preserve"> the extension </w:t>
      </w:r>
      <w:r w:rsidR="00400682">
        <w:t>was unable to</w:t>
      </w:r>
      <w:r w:rsidR="00400682" w:rsidRPr="006B5553">
        <w:t xml:space="preserve"> </w:t>
      </w:r>
      <w:r w:rsidR="00400682">
        <w:t xml:space="preserve">store any data locally after </w:t>
      </w:r>
      <w:r w:rsidR="00894E81">
        <w:t>a</w:t>
      </w:r>
      <w:r w:rsidR="00400682">
        <w:t xml:space="preserve"> session had ended. </w:t>
      </w:r>
      <w:r w:rsidR="00140C42">
        <w:t>If participants switched away</w:t>
      </w:r>
      <w:r w:rsidR="00DC5A37">
        <w:t xml:space="preserve"> from a page</w:t>
      </w:r>
      <w:r w:rsidR="00140C42">
        <w:t xml:space="preserve"> for the first time, the notification showed a message that no switching data was available yet.</w:t>
      </w:r>
      <w:r w:rsidR="00E57F6A">
        <w:t xml:space="preserve"> </w:t>
      </w:r>
    </w:p>
    <w:p w14:paraId="3DACADE2" w14:textId="6B1558CC" w:rsidR="008468D5" w:rsidRDefault="00D5451B" w:rsidP="00281E91">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645D1F4A" w14:textId="4B54DDCC" w:rsidR="002F4478" w:rsidRDefault="002F4478" w:rsidP="00281E91">
      <w:pPr>
        <w:pStyle w:val="Paragraph"/>
      </w:pPr>
      <w:r>
        <w:t xml:space="preserve">To get a quantitative measure </w:t>
      </w:r>
      <w:r w:rsidRPr="00BD235B">
        <w:t xml:space="preserve">of people’s interruption and window switching behaviour, participants were </w:t>
      </w:r>
      <w:r>
        <w:t xml:space="preserve">also asked to install </w:t>
      </w:r>
      <w:r w:rsidRPr="00BD235B">
        <w:t>ManicTime, a computer logging software which records</w:t>
      </w:r>
      <w:r w:rsidR="006E6673">
        <w:t xml:space="preserve"> and stores</w:t>
      </w:r>
      <w:r w:rsidRPr="00BD235B">
        <w:t xml:space="preserve"> the time spent in application windows.</w:t>
      </w:r>
      <w:r w:rsidR="00BD6C3F" w:rsidRPr="00BD6C3F">
        <w:t xml:space="preserve"> </w:t>
      </w:r>
      <w:r w:rsidR="00BD6C3F" w:rsidRPr="00BD235B">
        <w:t xml:space="preserve">Five participants </w:t>
      </w:r>
      <w:r w:rsidR="0097631A">
        <w:t>were not allowed to install</w:t>
      </w:r>
      <w:r w:rsidR="00BD6C3F" w:rsidRPr="00BD235B">
        <w:t xml:space="preserve"> </w:t>
      </w:r>
      <w:r w:rsidR="00BD6C3F">
        <w:t>ManicTime</w:t>
      </w:r>
      <w:r w:rsidR="00BD6C3F" w:rsidRPr="00BD235B">
        <w:t xml:space="preserve"> on their computer, and only used the extension. The </w:t>
      </w:r>
      <w:r w:rsidR="00D458F1">
        <w:t>ManicTime</w:t>
      </w:r>
      <w:r w:rsidR="00BD6C3F" w:rsidRPr="00BD235B">
        <w:t xml:space="preserve"> data</w:t>
      </w:r>
      <w:r w:rsidR="00BD6C3F">
        <w:t xml:space="preserve"> of the remaining four participants that is</w:t>
      </w:r>
      <w:r w:rsidR="00BD6C3F" w:rsidRPr="00BD235B">
        <w:t xml:space="preserve"> </w:t>
      </w:r>
      <w:r w:rsidR="00BD6C3F">
        <w:t xml:space="preserve">summarised in this paper is </w:t>
      </w:r>
      <w:r w:rsidR="00BD6C3F" w:rsidRPr="00BD235B">
        <w:t>used to complemen</w:t>
      </w:r>
      <w:r w:rsidR="002E25D3">
        <w:t xml:space="preserve">t </w:t>
      </w:r>
      <w:r w:rsidR="009B4970">
        <w:t>the qualitative interview data.</w:t>
      </w:r>
    </w:p>
    <w:p w14:paraId="50B5AA8F" w14:textId="77777777" w:rsidR="002F4478" w:rsidRPr="008D6EC1" w:rsidRDefault="002F4478" w:rsidP="00281E91">
      <w:pPr>
        <w:pStyle w:val="Paragraph"/>
      </w:pPr>
    </w:p>
    <w:p w14:paraId="52819C4F" w14:textId="75C81B0F" w:rsidR="00F54F31" w:rsidRDefault="00AB5EE9" w:rsidP="00E21DD5">
      <w:pPr>
        <w:pStyle w:val="Heading3"/>
      </w:pPr>
      <w:r w:rsidRPr="00FF3A76">
        <w:lastRenderedPageBreak/>
        <w:t>Procedure</w:t>
      </w:r>
    </w:p>
    <w:p w14:paraId="3008A863" w14:textId="4C76F3BC" w:rsidR="00D42676" w:rsidRDefault="00F54F31" w:rsidP="00281E91">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7FCC4D02" w:rsidR="00F54F31" w:rsidRPr="00BD235B" w:rsidRDefault="00082638" w:rsidP="00281E91">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w:t>
      </w:r>
      <w:r w:rsidR="000317C7">
        <w:t xml:space="preserve">both </w:t>
      </w:r>
      <w:r w:rsidR="006778F2">
        <w:t xml:space="preserve">the extension and ManicTime, </w:t>
      </w:r>
      <w:r w:rsidR="00FD4EE0">
        <w:t xml:space="preserve">and whether they made </w:t>
      </w:r>
      <w:r w:rsidR="00FD4EE0" w:rsidRPr="00F54F31">
        <w:t>made any changes o</w:t>
      </w:r>
      <w:r w:rsidR="0087006E">
        <w:t xml:space="preserve">n how they </w:t>
      </w:r>
      <w:r w:rsidR="00AA1DE7">
        <w:t xml:space="preserve">managed their </w:t>
      </w:r>
      <w:r w:rsidR="0087006E">
        <w:t>work</w:t>
      </w:r>
      <w:r w:rsidR="00F54F31" w:rsidRPr="00F54F31">
        <w:t xml:space="preserve">.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1FA212FD" w:rsidR="00E055C6" w:rsidRDefault="00373590" w:rsidP="00281E91">
      <w:pPr>
        <w:pStyle w:val="Paragraph"/>
      </w:pPr>
      <w:r>
        <w:t xml:space="preserve">Interviews were transcribed verbatim, and a thematic analysis was used to analyse the interviews. We found that participants gained some insights to change their behaviour based on the data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t xml:space="preserve">the type of interruptions, the moment of feedback, the simplicity </w:t>
      </w:r>
      <w:r w:rsidR="005F31CB">
        <w:t>to take action</w:t>
      </w:r>
      <w:r>
        <w:t>, the work environment, people’s personal traits and their current management strategies, and people’s goals.</w:t>
      </w:r>
    </w:p>
    <w:p w14:paraId="25630ACE" w14:textId="7B38988A" w:rsidR="00E055C6" w:rsidRDefault="00E055C6" w:rsidP="00E055C6">
      <w:pPr>
        <w:pStyle w:val="Heading2"/>
      </w:pPr>
      <w:r>
        <w:t xml:space="preserve">Switching </w:t>
      </w:r>
      <w:r w:rsidR="0030707B">
        <w:t>behavio</w:t>
      </w:r>
      <w:r w:rsidR="00680950">
        <w:t>u</w:t>
      </w:r>
      <w:r w:rsidR="0030707B">
        <w:t>r</w:t>
      </w:r>
    </w:p>
    <w:p w14:paraId="63739930" w14:textId="03D9F5FB" w:rsidR="001B5227" w:rsidRDefault="00300FB6" w:rsidP="001B5227">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a typical working day </w:t>
      </w:r>
      <w:r w:rsidR="00861545">
        <w:rPr>
          <w:lang w:val="en-US"/>
        </w:rPr>
        <w:t xml:space="preserve">was 10 hours. </w:t>
      </w:r>
      <w:r w:rsidR="003F16FC">
        <w:rPr>
          <w:lang w:val="en-US"/>
        </w:rPr>
        <w:t xml:space="preserve">On average, participants made 862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Pr>
          <w:lang w:val="en-US"/>
        </w:rPr>
        <w:fldChar w:fldCharType="begin"/>
      </w:r>
      <w:r w:rsidR="00981FF8">
        <w:rPr>
          <w:lang w:val="en-US"/>
        </w:rPr>
        <w:instrText xml:space="preserve"> REF _Ref503272305 \h </w:instrText>
      </w:r>
      <w:r w:rsidR="00981FF8">
        <w:rPr>
          <w:lang w:val="en-US"/>
        </w:rPr>
      </w:r>
      <w:r w:rsidR="00981FF8">
        <w:rPr>
          <w:lang w:val="en-US"/>
        </w:rPr>
        <w:fldChar w:fldCharType="separate"/>
      </w:r>
      <w:r w:rsidR="00981FF8">
        <w:t xml:space="preserve">Figure </w:t>
      </w:r>
      <w:r w:rsidR="00981FF8">
        <w:rPr>
          <w:noProof/>
        </w:rPr>
        <w:t>4</w:t>
      </w:r>
      <w:r w:rsidR="00981FF8">
        <w:rPr>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p>
    <w:p w14:paraId="64C8BBD0" w14:textId="77777777" w:rsidR="001B5227" w:rsidRDefault="001B5227" w:rsidP="001B5227">
      <w:pPr>
        <w:pStyle w:val="Paragraph"/>
        <w:rPr>
          <w:lang w:val="en-US"/>
        </w:rPr>
      </w:pPr>
      <w:r>
        <w:rPr>
          <w:lang w:val="en-US"/>
        </w:rPr>
        <w:t xml:space="preserve">In addition to computer window switches, participants also made a smaller number of non-digital interruptions, for example when taking a break or attending a meeting. On average participants made 10 daily non-digital interruptions which lasted about two hours (6667 seconds). </w:t>
      </w:r>
    </w:p>
    <w:p w14:paraId="1AA39ED6" w14:textId="14E9ABE1" w:rsidR="00222AFB" w:rsidRDefault="00222AFB" w:rsidP="001B5227">
      <w:pPr>
        <w:pStyle w:val="Paragraph"/>
        <w:rPr>
          <w:lang w:val="en-US"/>
        </w:rPr>
      </w:pPr>
      <w:r>
        <w:rPr>
          <w:lang w:val="en-US"/>
        </w:rPr>
        <w:t xml:space="preserve"> </w:t>
      </w:r>
    </w:p>
    <w:p w14:paraId="62824E84" w14:textId="77777777" w:rsidR="00664A30" w:rsidRDefault="00664A30" w:rsidP="00AC7B87">
      <w:pPr>
        <w:spacing w:before="0" w:after="0"/>
        <w:ind w:firstLine="0"/>
        <w:rPr>
          <w:rFonts w:ascii="Helvetica" w:hAnsi="Helvetica"/>
          <w:szCs w:val="22"/>
        </w:rPr>
      </w:pPr>
    </w:p>
    <w:p w14:paraId="268B58BD" w14:textId="465A9F50" w:rsidR="00F76D45" w:rsidRDefault="00F76D45" w:rsidP="00F76D45">
      <w:pPr>
        <w:pStyle w:val="Caption"/>
        <w:keepNext/>
      </w:pPr>
      <w:bookmarkStart w:id="0" w:name="_Ref503272422"/>
      <w:r>
        <w:t xml:space="preserve">Table </w:t>
      </w:r>
      <w:fldSimple w:instr=" SEQ Table \* ARABIC ">
        <w:r>
          <w:rPr>
            <w:noProof/>
          </w:rPr>
          <w:t>1</w:t>
        </w:r>
      </w:fldSimple>
      <w:bookmarkEnd w:id="0"/>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281E91">
            <w:pPr>
              <w:pStyle w:val="Paragraph"/>
            </w:pPr>
          </w:p>
        </w:tc>
        <w:tc>
          <w:tcPr>
            <w:tcW w:w="1802" w:type="dxa"/>
            <w:tcBorders>
              <w:left w:val="nil"/>
              <w:bottom w:val="single" w:sz="4" w:space="0" w:color="auto"/>
              <w:right w:val="nil"/>
            </w:tcBorders>
          </w:tcPr>
          <w:p w14:paraId="22563B9A" w14:textId="2AF57B00" w:rsidR="00664A30" w:rsidRDefault="00BD27A6" w:rsidP="00281E91">
            <w:pPr>
              <w:pStyle w:val="Paragraph"/>
            </w:pPr>
            <w:r>
              <w:t>Mean (SD)</w:t>
            </w:r>
          </w:p>
        </w:tc>
        <w:tc>
          <w:tcPr>
            <w:tcW w:w="1802" w:type="dxa"/>
            <w:tcBorders>
              <w:left w:val="nil"/>
              <w:bottom w:val="single" w:sz="4" w:space="0" w:color="auto"/>
              <w:right w:val="nil"/>
            </w:tcBorders>
          </w:tcPr>
          <w:p w14:paraId="61394C39" w14:textId="3B9DD8A0" w:rsidR="00664A30" w:rsidRDefault="00BD27A6" w:rsidP="00281E91">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281E91">
            <w:pPr>
              <w:pStyle w:val="Paragraph"/>
            </w:pPr>
            <w:r>
              <w:t>Min</w:t>
            </w:r>
          </w:p>
        </w:tc>
        <w:tc>
          <w:tcPr>
            <w:tcW w:w="1802" w:type="dxa"/>
            <w:tcBorders>
              <w:left w:val="nil"/>
              <w:bottom w:val="single" w:sz="4" w:space="0" w:color="auto"/>
            </w:tcBorders>
          </w:tcPr>
          <w:p w14:paraId="798C61DA" w14:textId="6E9A27CB" w:rsidR="00664A30" w:rsidRDefault="00BD27A6" w:rsidP="00281E91">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281E91">
            <w:pPr>
              <w:pStyle w:val="Paragraph"/>
            </w:pPr>
            <w:r>
              <w:t>Window focus duration</w:t>
            </w:r>
            <w:r w:rsidR="00BD27A6">
              <w:t xml:space="preserve"> (s)</w:t>
            </w:r>
          </w:p>
        </w:tc>
        <w:tc>
          <w:tcPr>
            <w:tcW w:w="1802" w:type="dxa"/>
            <w:tcBorders>
              <w:left w:val="nil"/>
              <w:bottom w:val="nil"/>
              <w:right w:val="nil"/>
            </w:tcBorders>
          </w:tcPr>
          <w:p w14:paraId="18F394A3" w14:textId="7DEBC82E" w:rsidR="00664A30" w:rsidRDefault="00BD27A6" w:rsidP="00281E91">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281E91">
            <w:pPr>
              <w:pStyle w:val="Paragraph"/>
            </w:pPr>
            <w:r>
              <w:t>11.0</w:t>
            </w:r>
            <w:r w:rsidR="000D5980">
              <w:t>0</w:t>
            </w:r>
          </w:p>
        </w:tc>
        <w:tc>
          <w:tcPr>
            <w:tcW w:w="1802" w:type="dxa"/>
            <w:tcBorders>
              <w:left w:val="nil"/>
              <w:bottom w:val="nil"/>
              <w:right w:val="nil"/>
            </w:tcBorders>
          </w:tcPr>
          <w:p w14:paraId="538AD917" w14:textId="69E49E14" w:rsidR="00664A30" w:rsidRDefault="00826642" w:rsidP="00281E91">
            <w:pPr>
              <w:pStyle w:val="Paragraph"/>
            </w:pPr>
            <w:r>
              <w:t>1.00</w:t>
            </w:r>
          </w:p>
        </w:tc>
        <w:tc>
          <w:tcPr>
            <w:tcW w:w="1802" w:type="dxa"/>
            <w:tcBorders>
              <w:left w:val="nil"/>
              <w:bottom w:val="nil"/>
            </w:tcBorders>
          </w:tcPr>
          <w:p w14:paraId="10B72CE3" w14:textId="3CA70923" w:rsidR="00664A30" w:rsidRDefault="00826642" w:rsidP="00281E91">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281E91">
            <w:pPr>
              <w:pStyle w:val="Paragraph"/>
            </w:pPr>
            <w:r>
              <w:t>Daily switches between windows</w:t>
            </w:r>
          </w:p>
        </w:tc>
        <w:tc>
          <w:tcPr>
            <w:tcW w:w="1802" w:type="dxa"/>
            <w:tcBorders>
              <w:top w:val="nil"/>
              <w:left w:val="nil"/>
              <w:bottom w:val="nil"/>
              <w:right w:val="nil"/>
            </w:tcBorders>
          </w:tcPr>
          <w:p w14:paraId="7266D135" w14:textId="5C29FDD3" w:rsidR="00664A30" w:rsidRDefault="00BF43B6" w:rsidP="00281E91">
            <w:pPr>
              <w:pStyle w:val="Paragraph"/>
            </w:pPr>
            <w:r w:rsidRPr="00BF43B6">
              <w:t>861.6</w:t>
            </w:r>
            <w:r>
              <w:t xml:space="preserve"> (293.74)</w:t>
            </w:r>
          </w:p>
        </w:tc>
        <w:tc>
          <w:tcPr>
            <w:tcW w:w="1802" w:type="dxa"/>
            <w:tcBorders>
              <w:top w:val="nil"/>
              <w:left w:val="nil"/>
              <w:bottom w:val="nil"/>
              <w:right w:val="nil"/>
            </w:tcBorders>
          </w:tcPr>
          <w:p w14:paraId="6D74C414" w14:textId="198B750D" w:rsidR="00664A30" w:rsidRDefault="006B5989" w:rsidP="00281E91">
            <w:pPr>
              <w:pStyle w:val="Paragraph"/>
            </w:pPr>
            <w:r w:rsidRPr="006B5989">
              <w:t>725.5</w:t>
            </w:r>
          </w:p>
        </w:tc>
        <w:tc>
          <w:tcPr>
            <w:tcW w:w="1802" w:type="dxa"/>
            <w:tcBorders>
              <w:top w:val="nil"/>
              <w:left w:val="nil"/>
              <w:bottom w:val="nil"/>
              <w:right w:val="nil"/>
            </w:tcBorders>
          </w:tcPr>
          <w:p w14:paraId="33932DC6" w14:textId="1982F702" w:rsidR="00664A30" w:rsidRDefault="00F35609" w:rsidP="00281E91">
            <w:pPr>
              <w:pStyle w:val="Paragraph"/>
            </w:pPr>
            <w:r w:rsidRPr="00F35609">
              <w:t>660.6</w:t>
            </w:r>
          </w:p>
        </w:tc>
        <w:tc>
          <w:tcPr>
            <w:tcW w:w="1802" w:type="dxa"/>
            <w:tcBorders>
              <w:top w:val="nil"/>
              <w:left w:val="nil"/>
              <w:bottom w:val="nil"/>
            </w:tcBorders>
          </w:tcPr>
          <w:p w14:paraId="304FDE2C" w14:textId="208C33A2" w:rsidR="00664A30" w:rsidRDefault="00F35609" w:rsidP="00281E91">
            <w:pPr>
              <w:pStyle w:val="Paragraph"/>
            </w:pPr>
            <w:r w:rsidRPr="00F35609">
              <w:t>1198.7</w:t>
            </w:r>
          </w:p>
        </w:tc>
      </w:tr>
      <w:tr w:rsidR="00CC21B2" w14:paraId="07E480E5" w14:textId="77777777" w:rsidTr="002F35E1">
        <w:tc>
          <w:tcPr>
            <w:tcW w:w="1802" w:type="dxa"/>
            <w:tcBorders>
              <w:top w:val="nil"/>
              <w:bottom w:val="nil"/>
              <w:right w:val="nil"/>
            </w:tcBorders>
          </w:tcPr>
          <w:p w14:paraId="0A6C10A3" w14:textId="57E0B611" w:rsidR="00CC21B2" w:rsidRDefault="00CC21B2" w:rsidP="00281E91">
            <w:pPr>
              <w:pStyle w:val="Paragraph"/>
            </w:pPr>
            <w:r>
              <w:t>Non-digital interruption durations (s)</w:t>
            </w:r>
          </w:p>
        </w:tc>
        <w:tc>
          <w:tcPr>
            <w:tcW w:w="1802" w:type="dxa"/>
            <w:tcBorders>
              <w:top w:val="nil"/>
              <w:left w:val="nil"/>
              <w:bottom w:val="nil"/>
              <w:right w:val="nil"/>
            </w:tcBorders>
          </w:tcPr>
          <w:p w14:paraId="6EC6F3AF" w14:textId="564C7875" w:rsidR="00CC21B2" w:rsidRDefault="003A4AB3" w:rsidP="00281E91">
            <w:pPr>
              <w:pStyle w:val="Paragraph"/>
            </w:pPr>
            <w:r>
              <w:t>2331.99</w:t>
            </w:r>
            <w:r w:rsidR="00150624" w:rsidRPr="00150624">
              <w:t xml:space="preserve"> </w:t>
            </w:r>
            <w:r w:rsidR="001905A4">
              <w:t>(</w:t>
            </w:r>
            <w:r>
              <w:t>3036.25</w:t>
            </w:r>
            <w:r w:rsidR="001905A4">
              <w:t>)</w:t>
            </w:r>
          </w:p>
        </w:tc>
        <w:tc>
          <w:tcPr>
            <w:tcW w:w="1802" w:type="dxa"/>
            <w:tcBorders>
              <w:top w:val="nil"/>
              <w:left w:val="nil"/>
              <w:bottom w:val="nil"/>
              <w:right w:val="nil"/>
            </w:tcBorders>
          </w:tcPr>
          <w:p w14:paraId="617F82CC" w14:textId="3CD43591" w:rsidR="00CC21B2" w:rsidRDefault="003A4AB3" w:rsidP="00281E91">
            <w:pPr>
              <w:pStyle w:val="Paragraph"/>
            </w:pPr>
            <w:r>
              <w:t>1162.5</w:t>
            </w:r>
          </w:p>
        </w:tc>
        <w:tc>
          <w:tcPr>
            <w:tcW w:w="1802" w:type="dxa"/>
            <w:tcBorders>
              <w:top w:val="nil"/>
              <w:left w:val="nil"/>
              <w:bottom w:val="nil"/>
              <w:right w:val="nil"/>
            </w:tcBorders>
          </w:tcPr>
          <w:p w14:paraId="73C9C09F" w14:textId="707190AC" w:rsidR="00CC21B2" w:rsidRDefault="00F40B26" w:rsidP="00281E91">
            <w:pPr>
              <w:pStyle w:val="Paragraph"/>
            </w:pPr>
            <w:r>
              <w:t>47</w:t>
            </w:r>
            <w:r w:rsidR="009E133A">
              <w:t>.00</w:t>
            </w:r>
          </w:p>
        </w:tc>
        <w:tc>
          <w:tcPr>
            <w:tcW w:w="1802" w:type="dxa"/>
            <w:tcBorders>
              <w:top w:val="nil"/>
              <w:left w:val="nil"/>
              <w:bottom w:val="nil"/>
            </w:tcBorders>
          </w:tcPr>
          <w:p w14:paraId="1DEF7EE9" w14:textId="57AD18E3" w:rsidR="00CC21B2" w:rsidRDefault="00701127" w:rsidP="00281E91">
            <w:pPr>
              <w:pStyle w:val="Paragraph"/>
            </w:pPr>
            <w:r>
              <w:t>18276</w:t>
            </w:r>
          </w:p>
        </w:tc>
      </w:tr>
      <w:tr w:rsidR="002F35E1" w14:paraId="7595ABAA" w14:textId="77777777" w:rsidTr="00CE1EE1">
        <w:tc>
          <w:tcPr>
            <w:tcW w:w="1802" w:type="dxa"/>
            <w:tcBorders>
              <w:top w:val="nil"/>
              <w:right w:val="nil"/>
            </w:tcBorders>
          </w:tcPr>
          <w:p w14:paraId="775D31B4" w14:textId="09E780D6" w:rsidR="002F35E1" w:rsidRDefault="002F35E1" w:rsidP="00281E91">
            <w:pPr>
              <w:pStyle w:val="Paragraph"/>
            </w:pPr>
            <w:r>
              <w:t>Daily non-digital interruptions</w:t>
            </w:r>
          </w:p>
        </w:tc>
        <w:tc>
          <w:tcPr>
            <w:tcW w:w="1802" w:type="dxa"/>
            <w:tcBorders>
              <w:top w:val="nil"/>
              <w:left w:val="nil"/>
              <w:right w:val="nil"/>
            </w:tcBorders>
          </w:tcPr>
          <w:p w14:paraId="4D48C552" w14:textId="77777777" w:rsidR="002F35E1" w:rsidRDefault="002F35E1" w:rsidP="00281E91">
            <w:pPr>
              <w:pStyle w:val="Paragraph"/>
            </w:pPr>
          </w:p>
        </w:tc>
        <w:tc>
          <w:tcPr>
            <w:tcW w:w="1802" w:type="dxa"/>
            <w:tcBorders>
              <w:top w:val="nil"/>
              <w:left w:val="nil"/>
              <w:right w:val="nil"/>
            </w:tcBorders>
          </w:tcPr>
          <w:p w14:paraId="7BC6A93C" w14:textId="77777777" w:rsidR="002F35E1" w:rsidRPr="0038717F" w:rsidRDefault="002F35E1" w:rsidP="00281E91">
            <w:pPr>
              <w:pStyle w:val="Paragraph"/>
            </w:pPr>
          </w:p>
        </w:tc>
        <w:tc>
          <w:tcPr>
            <w:tcW w:w="1802" w:type="dxa"/>
            <w:tcBorders>
              <w:top w:val="nil"/>
              <w:left w:val="nil"/>
              <w:right w:val="nil"/>
            </w:tcBorders>
          </w:tcPr>
          <w:p w14:paraId="0F5769D2" w14:textId="77777777" w:rsidR="002F35E1" w:rsidRDefault="002F35E1" w:rsidP="00281E91">
            <w:pPr>
              <w:pStyle w:val="Paragraph"/>
            </w:pPr>
          </w:p>
        </w:tc>
        <w:tc>
          <w:tcPr>
            <w:tcW w:w="1802" w:type="dxa"/>
            <w:tcBorders>
              <w:top w:val="nil"/>
              <w:left w:val="nil"/>
            </w:tcBorders>
          </w:tcPr>
          <w:p w14:paraId="27835D0E" w14:textId="77777777" w:rsidR="002F35E1" w:rsidRPr="009E133A" w:rsidRDefault="002F35E1" w:rsidP="00281E91">
            <w:pPr>
              <w:pStyle w:val="Paragraph"/>
            </w:pPr>
          </w:p>
        </w:tc>
      </w:tr>
    </w:tbl>
    <w:p w14:paraId="5E242A01" w14:textId="6772957D" w:rsidR="0026285E" w:rsidRDefault="00C00FB5" w:rsidP="007C08EA">
      <w:pPr>
        <w:jc w:val="center"/>
      </w:pPr>
      <w:r w:rsidRPr="00C00FB5">
        <w:rPr>
          <w:noProof/>
          <w:lang w:eastAsia="en-GB"/>
        </w:rPr>
        <w:lastRenderedPageBreak/>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3700" cy="2971800"/>
                    </a:xfrm>
                    <a:prstGeom prst="rect">
                      <a:avLst/>
                    </a:prstGeom>
                  </pic:spPr>
                </pic:pic>
              </a:graphicData>
            </a:graphic>
          </wp:inline>
        </w:drawing>
      </w:r>
    </w:p>
    <w:p w14:paraId="4812C292" w14:textId="581A3FEB" w:rsidR="00FB0C62" w:rsidRDefault="0026285E" w:rsidP="0026285E">
      <w:pPr>
        <w:pStyle w:val="Caption"/>
      </w:pPr>
      <w:bookmarkStart w:id="1" w:name="_Ref503272305"/>
      <w:r>
        <w:t xml:space="preserve">Figure </w:t>
      </w:r>
      <w:fldSimple w:instr=" SEQ Figure \* ARABIC ">
        <w:r w:rsidR="00F44890">
          <w:rPr>
            <w:noProof/>
          </w:rPr>
          <w:t>4</w:t>
        </w:r>
      </w:fldSimple>
      <w:bookmarkEnd w:id="1"/>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46D059A8" w14:textId="5D6E612C" w:rsidR="00B8521F" w:rsidRPr="00B50CF0" w:rsidRDefault="003D52DF" w:rsidP="00B50CF0">
      <w:pPr>
        <w:pStyle w:val="Heading2"/>
      </w:pPr>
      <w:r>
        <w:t xml:space="preserve">Use of time feedback for </w:t>
      </w:r>
      <w:r>
        <w:t>man</w:t>
      </w:r>
      <w:r w:rsidR="008521BC">
        <w:t>a</w:t>
      </w:r>
      <w:r>
        <w:t>ging t</w:t>
      </w:r>
      <w:r w:rsidR="002749F2">
        <w:t>ime</w:t>
      </w:r>
      <w:r w:rsidR="000D0677">
        <w:t xml:space="preserve"> spent on </w:t>
      </w:r>
      <w:r w:rsidR="00B50CF0">
        <w:t>interruptions</w:t>
      </w:r>
    </w:p>
    <w:p w14:paraId="774DBA9D" w14:textId="2FE99F3A" w:rsidR="00C26106" w:rsidRPr="00C26106" w:rsidRDefault="00C26106" w:rsidP="00AD6B1F">
      <w:pPr>
        <w:pStyle w:val="Paragraph"/>
        <w:ind w:firstLine="0"/>
      </w:pPr>
      <w:r w:rsidRPr="00C26106">
        <w:t xml:space="preserve">Participants </w:t>
      </w:r>
      <w:r w:rsidR="00BC17A0">
        <w:t xml:space="preserve">were largely aware they interrupted their work frequently, and </w:t>
      </w:r>
      <w:r w:rsidRPr="00C26106">
        <w:t xml:space="preserve">considered </w:t>
      </w:r>
      <w:r w:rsidR="003F3886">
        <w:t>it the nature</w:t>
      </w:r>
      <w:r w:rsidRPr="00C26106">
        <w:t xml:space="preserve"> of their job:  they </w:t>
      </w:r>
      <w:r w:rsidR="00B75FC8">
        <w:t>regularly stopped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that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281E91">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7430155B" w:rsidR="00C26106" w:rsidRPr="00C26106" w:rsidRDefault="00F8267C" w:rsidP="00352BBE">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hen</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bookmarkStart w:id="2" w:name="_GoBack"/>
      <w:bookmarkEnd w:id="2"/>
      <w:r w:rsidR="00AE7015">
        <w:t xml:space="preserve"> of time feedback </w:t>
      </w:r>
      <w:r w:rsidR="00AE7015">
        <w:t xml:space="preserve">for different types </w:t>
      </w:r>
      <w:r w:rsidR="003B76DB">
        <w:t>of i</w:t>
      </w:r>
      <w:r w:rsidR="00643F44" w:rsidRPr="00643F44">
        <w:t>nterruption</w:t>
      </w:r>
    </w:p>
    <w:p w14:paraId="48D9681D" w14:textId="1FAD834C" w:rsidR="004613B9" w:rsidRPr="004613B9" w:rsidRDefault="00643F44" w:rsidP="0085085A">
      <w:pPr>
        <w:pStyle w:val="Paragraph"/>
        <w:ind w:firstLine="0"/>
      </w:pPr>
      <w:r w:rsidRPr="00643F44">
        <w:t xml:space="preserve">The usefulness of the extension </w:t>
      </w:r>
      <w:r w:rsidR="006372F7">
        <w:t xml:space="preserve">in managing interruptions </w:t>
      </w:r>
      <w:r w:rsidRPr="00643F44">
        <w:t xml:space="preserve">also depended on the type of interruption. </w:t>
      </w:r>
    </w:p>
    <w:p w14:paraId="4AB264E2" w14:textId="5A7132CF" w:rsidR="00A32608" w:rsidRDefault="00A32608" w:rsidP="0085085A">
      <w:pPr>
        <w:pStyle w:val="Heading3"/>
      </w:pPr>
      <w:r>
        <w:t>Distracting interruptions</w:t>
      </w:r>
    </w:p>
    <w:p w14:paraId="3B710F1D" w14:textId="62DC54DD" w:rsidR="003B77A9" w:rsidRDefault="003A3C00" w:rsidP="003B77A9">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for self-interruptions where they switched to distracting sources</w:t>
      </w:r>
      <w:r w:rsidR="003B77A9">
        <w:t xml:space="preserve">, </w:t>
      </w:r>
      <w:r w:rsidR="00634A1C">
        <w:t>for example</w:t>
      </w:r>
      <w:r w:rsidR="001435CF">
        <w:t xml:space="preserve"> </w:t>
      </w:r>
      <w:r w:rsidR="00C37A7D">
        <w:t>search engines,</w:t>
      </w:r>
      <w:r w:rsidR="00C37A7D" w:rsidRPr="00643F44">
        <w:t xml:space="preserve"> instan</w:t>
      </w:r>
      <w:r w:rsidR="003B77A9">
        <w:t>t messaging tools such as Slack</w:t>
      </w:r>
      <w:r w:rsidR="001435CF">
        <w:t>, or email</w:t>
      </w:r>
      <w:r w:rsidR="00FB7A70">
        <w:t xml:space="preserve">. </w:t>
      </w:r>
      <w:r w:rsidR="00977C26">
        <w:t>As</w:t>
      </w:r>
      <w:r w:rsidR="00DA1768">
        <w:t xml:space="preserve"> </w:t>
      </w:r>
      <w:r w:rsidR="00964C5D">
        <w:t>participants needed to access these sources</w:t>
      </w:r>
      <w:r w:rsidR="00FB7A70">
        <w:t xml:space="preserve"> for work, </w:t>
      </w:r>
      <w:r w:rsidR="00DA1768">
        <w:t>it was</w:t>
      </w:r>
      <w:r w:rsidR="00FB7A70">
        <w:t xml:space="preserve"> </w:t>
      </w:r>
      <w:r w:rsidR="00BF2107">
        <w:t>not that simple to mitigate these interruptions</w:t>
      </w:r>
      <w:r w:rsidR="00B65C77">
        <w:t>:</w:t>
      </w:r>
    </w:p>
    <w:p w14:paraId="58296A1F" w14:textId="3C7AA146" w:rsidR="008C16BB" w:rsidRDefault="003B77A9" w:rsidP="001435CF">
      <w:pPr>
        <w:pStyle w:val="Quote"/>
      </w:pPr>
      <w:r>
        <w:t>“As everyone says,</w:t>
      </w:r>
      <w:r w:rsidR="001435CF">
        <w:t xml:space="preserve"> we’ll just switch email off</w:t>
      </w:r>
      <w:r>
        <w:t xml:space="preserve"> </w:t>
      </w:r>
      <w:r w:rsidR="001435CF">
        <w:t xml:space="preserve">(…). </w:t>
      </w:r>
      <w:r>
        <w:t>But you can bet your life that there will come a moment in whatever task you’re doing you think: Oh! I have to open up email. And the moment you open up your email, that’s it.” (P2)</w:t>
      </w:r>
    </w:p>
    <w:p w14:paraId="0D28722C" w14:textId="77777777" w:rsidR="0085085A" w:rsidRDefault="0085085A" w:rsidP="0085085A">
      <w:pPr>
        <w:pStyle w:val="Heading3"/>
      </w:pPr>
      <w:r>
        <w:t>Work-related interruptions</w:t>
      </w:r>
    </w:p>
    <w:p w14:paraId="63B0C8A4" w14:textId="12677F4D" w:rsidR="0085085A" w:rsidRPr="00643F44" w:rsidRDefault="0085085A" w:rsidP="0085085A">
      <w:pPr>
        <w:pStyle w:val="Paragraph"/>
        <w:ind w:firstLine="0"/>
      </w:pPr>
      <w:r>
        <w:t xml:space="preserve">P3 and P6 found it useful if they </w:t>
      </w:r>
      <w:r w:rsidR="008F43BC">
        <w:t>were about to interrupt</w:t>
      </w:r>
      <w:r>
        <w:t xml:space="preserve"> themselves for non-work related activities, as the notification helped as a reminder to </w:t>
      </w:r>
      <w:r w:rsidR="00B64747">
        <w:t>either stay focused on the task, or to not spend too long on the interruption</w:t>
      </w:r>
      <w:r>
        <w:t xml:space="preserve">. If they however </w:t>
      </w:r>
      <w:r w:rsidR="006F0DFE">
        <w:t>intended</w:t>
      </w:r>
      <w:r>
        <w:t xml:space="preserve"> to be in </w:t>
      </w:r>
      <w:r w:rsidRPr="00643F44">
        <w:t xml:space="preserve">a different window </w:t>
      </w:r>
      <w:r>
        <w:t>f</w:t>
      </w:r>
      <w:r w:rsidRPr="00643F44">
        <w:t xml:space="preserve">or a while as part of the task, the feedback was </w:t>
      </w:r>
      <w:r>
        <w:t>not needed</w:t>
      </w:r>
      <w:r w:rsidR="001F305C">
        <w:t xml:space="preserve"> or</w:t>
      </w:r>
      <w:r w:rsidRPr="00643F44">
        <w:t xml:space="preserve"> </w:t>
      </w:r>
      <w:r w:rsidR="00EF1E89">
        <w:t>insightful</w:t>
      </w:r>
      <w:r>
        <w:t>:</w:t>
      </w:r>
    </w:p>
    <w:p w14:paraId="100E206F" w14:textId="77777777" w:rsidR="0085085A" w:rsidRDefault="0085085A" w:rsidP="0085085A">
      <w:pPr>
        <w:pStyle w:val="Quote"/>
      </w:pPr>
      <w:r w:rsidRPr="00643F44">
        <w:lastRenderedPageBreak/>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4AEE764D" w:rsidR="0085085A" w:rsidRPr="00643F44" w:rsidRDefault="0085085A" w:rsidP="0085085A">
      <w:pPr>
        <w:pStyle w:val="Paragraph"/>
      </w:pPr>
      <w:r w:rsidRPr="00643F44">
        <w:t xml:space="preserve">P7 was the only participant who </w:t>
      </w:r>
      <w:r w:rsidR="000A32BB">
        <w:t>felt</w:t>
      </w:r>
      <w:r w:rsidRPr="00643F44">
        <w:t xml:space="preserve"> she was aware of</w:t>
      </w:r>
      <w:r>
        <w:t xml:space="preserve"> the</w:t>
      </w:r>
      <w:r w:rsidRPr="00643F44">
        <w:t xml:space="preserve"> time</w:t>
      </w:r>
      <w:r>
        <w:t xml:space="preserve"> she spent on</w:t>
      </w:r>
      <w:r w:rsidR="008C7B2B">
        <w:t xml:space="preserve"> work-related</w:t>
      </w:r>
      <w:r>
        <w:t xml:space="preserve"> interruptions. She considered the amount of time necessary to complete her work and</w:t>
      </w:r>
      <w:r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38C44E01" w14:textId="5580B131" w:rsidR="00BD7D5F" w:rsidRPr="00BD7D5F" w:rsidRDefault="0085085A" w:rsidP="0085085A">
      <w:pPr>
        <w:pStyle w:val="Heading3"/>
      </w:pPr>
      <w:r>
        <w:t>Non-</w:t>
      </w:r>
      <w:r w:rsidR="001176DA">
        <w:t>PC</w:t>
      </w:r>
      <w:r>
        <w:t xml:space="preserve"> interruptions</w:t>
      </w:r>
    </w:p>
    <w:p w14:paraId="6F226181" w14:textId="7268A5F2" w:rsidR="00B26A12" w:rsidRDefault="00643F44" w:rsidP="004E6BDC">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Pr="00643F44">
        <w:t xml:space="preserve">. </w:t>
      </w:r>
      <w:r w:rsidR="00B26A12">
        <w:t xml:space="preserve">When considering external interruptions, non-PC interruptions were considered more </w:t>
      </w:r>
      <w:r w:rsidR="004E6BDC">
        <w:t>disruptive</w:t>
      </w:r>
      <w:r w:rsidR="00B26A12">
        <w:t>, because they were more difficult to ignore:</w:t>
      </w:r>
    </w:p>
    <w:p w14:paraId="15039032" w14:textId="77777777" w:rsidR="00B26A12" w:rsidRPr="00F47187" w:rsidRDefault="00B26A12" w:rsidP="00B26A12">
      <w:pPr>
        <w:pStyle w:val="Quote"/>
      </w:pPr>
      <w:r>
        <w:t>“I don’t find email disruptive, because (…) you can just ignore it, whereas if somebody comes to your desk, you need to, you lose your train of thought a bit more.” (P7)</w:t>
      </w:r>
    </w:p>
    <w:p w14:paraId="1A34C232" w14:textId="55D22B3B" w:rsidR="004E6BDC" w:rsidRPr="00643F44" w:rsidRDefault="004E6BDC" w:rsidP="004E6BDC">
      <w:pPr>
        <w:pStyle w:val="Paragraph"/>
      </w:pPr>
      <w:r>
        <w:t>Similar to digital information sources, there was no clear</w:t>
      </w:r>
      <w:r w:rsidRPr="00643F44">
        <w:t xml:space="preserve"> distinction between distracting and work-necessary information sources</w:t>
      </w:r>
      <w:r>
        <w:t xml:space="preserve">, so participants could not always manage </w:t>
      </w:r>
      <w:r w:rsidR="00192F82">
        <w:t>self-</w:t>
      </w:r>
      <w:r>
        <w:t xml:space="preserve">interruptions by </w:t>
      </w:r>
      <w:r w:rsidR="00867693">
        <w:t>removing</w:t>
      </w:r>
      <w:r>
        <w:t xml:space="preserve"> these sources:</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4C92FA76" w:rsidR="00643F44" w:rsidRPr="00643F44" w:rsidRDefault="00851379" w:rsidP="00643F44">
      <w:pPr>
        <w:pStyle w:val="Paragraph"/>
      </w:pPr>
      <w:r>
        <w:t xml:space="preserve">Some </w:t>
      </w:r>
      <w:r w:rsidR="00643F44" w:rsidRPr="00643F44">
        <w:t xml:space="preserve">participants </w:t>
      </w:r>
      <w:r w:rsidR="00A5700E">
        <w:t xml:space="preserve">felt the information </w:t>
      </w:r>
      <w:r>
        <w:t xml:space="preserve">the extension </w:t>
      </w:r>
      <w:r w:rsidR="00A5700E">
        <w:t>provided was incomplete</w:t>
      </w:r>
      <w:r w:rsidR="0098098B">
        <w:t xml:space="preserve">, </w:t>
      </w:r>
      <w:r>
        <w:t>as these only accounted for digital</w:t>
      </w:r>
      <w:r w:rsidR="00184490">
        <w:t xml:space="preserve"> interruptions</w:t>
      </w:r>
      <w:r w:rsidR="00A5700E">
        <w:t xml:space="preserve">. </w:t>
      </w:r>
      <w:r w:rsidR="00643F44" w:rsidRPr="00643F44">
        <w:t xml:space="preserve">This is illustrated by P2, who made one digital interruption from his task, and 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735432BF" w:rsidR="00EE1C38" w:rsidRDefault="00643F44" w:rsidP="00EE1C38">
      <w:pPr>
        <w:pStyle w:val="Paragraph"/>
      </w:pPr>
      <w:r w:rsidRPr="00643F44">
        <w:t>ManicTime provided participants feedback on the leng</w:t>
      </w:r>
      <w:r w:rsidR="00B26A12">
        <w:t>th of non-</w:t>
      </w:r>
      <w:r w:rsidR="00221DB0">
        <w:t>PC</w:t>
      </w:r>
      <w:r w:rsidR="00731C0D">
        <w:t xml:space="preserve"> interruptions. If the PC was inactive, and</w:t>
      </w:r>
      <w:r w:rsidR="00CA3B11">
        <w:t xml:space="preserve"> participants came back from inactivity, a window appeared</w:t>
      </w:r>
      <w:r w:rsidR="00B26A12">
        <w:t xml:space="preserve"> </w:t>
      </w:r>
      <w:r w:rsidR="00731C0D">
        <w:t xml:space="preserve">on the screen </w:t>
      </w:r>
      <w:r w:rsidR="00B26A12">
        <w:t>saying how long they had been away for.</w:t>
      </w:r>
      <w:r w:rsidR="00CA3B11">
        <w:t xml:space="preserve"> Participants considered</w:t>
      </w:r>
      <w:r w:rsidRPr="00643F44">
        <w:t xml:space="preserve"> this as a good </w:t>
      </w:r>
      <w:r w:rsidR="00CA3B11">
        <w:t>complement</w:t>
      </w:r>
      <w:r w:rsidRPr="00643F44">
        <w:t xml:space="preserve"> to the feedb</w:t>
      </w:r>
      <w:r w:rsidR="009E0F36">
        <w:t>ack that the extension prov</w:t>
      </w:r>
      <w:r w:rsidR="00471343">
        <w:t xml:space="preserve">ided, as </w:t>
      </w:r>
      <w:r w:rsidR="0083017C">
        <w:t>it enabled them</w:t>
      </w:r>
      <w:r w:rsidR="00471343">
        <w:t xml:space="preserve"> to </w:t>
      </w:r>
      <w:r w:rsidR="00C51CBC">
        <w:t>reflect on</w:t>
      </w:r>
      <w:r w:rsidR="00471343">
        <w:t xml:space="preserve"> time spent on </w:t>
      </w:r>
      <w:r w:rsidR="00C51CBC">
        <w:t xml:space="preserve">both </w:t>
      </w:r>
      <w:r w:rsidR="00471343">
        <w:t>digita</w:t>
      </w:r>
      <w:r w:rsidR="00EE1C38">
        <w:t>l and non-digital interruptions.</w:t>
      </w:r>
    </w:p>
    <w:p w14:paraId="41EB4728" w14:textId="77777777" w:rsidR="00822AB8" w:rsidRDefault="00822AB8" w:rsidP="00822AB8">
      <w:pPr>
        <w:pStyle w:val="Heading2"/>
      </w:pPr>
      <w:r>
        <w:t>Use of time feedback to reflect on context of interruption</w:t>
      </w:r>
    </w:p>
    <w:p w14:paraId="7A159A4D" w14:textId="654F31C2" w:rsidR="00822AB8" w:rsidRPr="00350067" w:rsidRDefault="00822AB8" w:rsidP="00822AB8">
      <w:pPr>
        <w:pStyle w:val="Paragraph"/>
      </w:pPr>
      <w:r w:rsidRPr="00350067">
        <w:t xml:space="preserve">The concise information of the extension made it easy to apply, and it was clear to participants what further actions they had to take: they reflected on </w:t>
      </w:r>
      <w:r>
        <w:t>whether interruptions were longer than needed and why</w:t>
      </w:r>
      <w:r w:rsidRPr="00350067">
        <w:t xml:space="preserve">, and where possible tried to keep the interruptions short. To aid this reflection, some participants wanted to get insight in </w:t>
      </w:r>
      <w:r>
        <w:t>additional</w:t>
      </w:r>
      <w:r w:rsidRPr="00350067">
        <w:t xml:space="preserve"> data of what they were doing during these interruptions. Participants who had ManicTime installed combined it with the extension to </w:t>
      </w:r>
      <w:r w:rsidR="00D73E18">
        <w:t>contextualise the interruption:</w:t>
      </w:r>
    </w:p>
    <w:p w14:paraId="29CD74D5" w14:textId="77777777" w:rsidR="00822AB8" w:rsidRPr="00350067" w:rsidRDefault="00822AB8" w:rsidP="00822AB8">
      <w:pPr>
        <w:pStyle w:val="Quote"/>
      </w:pPr>
      <w:r w:rsidRPr="00350067">
        <w:t>“[The extension] popped up and it said:</w:t>
      </w:r>
      <w:r>
        <w:t xml:space="preserve"> ”Y</w:t>
      </w:r>
      <w:r w:rsidRPr="00350067">
        <w:t>ou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4A07E8C5" w14:textId="546DDF4D" w:rsidR="00822AB8" w:rsidRPr="00350067" w:rsidRDefault="00822AB8" w:rsidP="00822AB8">
      <w:r>
        <w:t xml:space="preserve">Participants with no ManicTime wanted to use the extension to see more information on their interruptions, for example they wanted </w:t>
      </w:r>
      <w:r w:rsidRPr="00350067">
        <w:t>to see a log of all of their</w:t>
      </w:r>
      <w:r>
        <w:t xml:space="preserve"> past</w:t>
      </w:r>
      <w:r w:rsidRPr="00350067">
        <w:t xml:space="preserve"> interruptions</w:t>
      </w:r>
      <w:r>
        <w:t>,</w:t>
      </w:r>
      <w:r w:rsidRPr="00350067">
        <w:t xml:space="preserve"> and explore</w:t>
      </w:r>
      <w:r>
        <w:t xml:space="preserve"> the pattern of their behaviour:</w:t>
      </w:r>
    </w:p>
    <w:p w14:paraId="2C799BCB" w14:textId="77777777" w:rsidR="00822AB8" w:rsidRDefault="00822AB8" w:rsidP="00822AB8">
      <w:pPr>
        <w:rPr>
          <w:i/>
        </w:rPr>
      </w:pPr>
      <w:r w:rsidRPr="00350067">
        <w:rPr>
          <w:i/>
        </w:rPr>
        <w:t>“It [the notification] kept on coming up, (…) and you can't click on it, because it's not taking you anywhere! But yeah, I found that a shame. Because I could see the benefit of it, and it would have been really, REALLY interesting.” (P2)</w:t>
      </w:r>
    </w:p>
    <w:p w14:paraId="505A867F" w14:textId="77777777" w:rsidR="00822AB8" w:rsidRPr="00FC6AF8" w:rsidRDefault="00822AB8" w:rsidP="00822AB8">
      <w:pPr>
        <w:rPr>
          <w:i/>
        </w:rPr>
      </w:pPr>
      <w:r>
        <w:rPr>
          <w:i/>
        </w:rPr>
        <w:t>“I would like to see, just on a weekly basis, exactly what I’m doing, (…)  what was productive and non-productive time.” (P6)</w:t>
      </w:r>
    </w:p>
    <w:p w14:paraId="3BE6A87A" w14:textId="40C82B12" w:rsidR="00822AB8" w:rsidRPr="00350067" w:rsidRDefault="00822AB8" w:rsidP="00822AB8">
      <w:r w:rsidRPr="00350067">
        <w:t>Participants who used ManicTime mostly used it to se</w:t>
      </w:r>
      <w:r>
        <w:t>e what they were doing during a specific</w:t>
      </w:r>
      <w:r w:rsidRPr="00350067">
        <w:t xml:space="preserve"> interruption, but rarely used it to reflect </w:t>
      </w:r>
      <w:r>
        <w:t>further back in time</w:t>
      </w:r>
      <w:r w:rsidRPr="00350067">
        <w:t xml:space="preserve"> than that</w:t>
      </w:r>
      <w:r>
        <w:t>, and look at patterns over the day or week</w:t>
      </w:r>
      <w:r w:rsidRPr="00350067">
        <w:t xml:space="preserve">. </w:t>
      </w:r>
      <w:r w:rsidR="00675DC5">
        <w:t>The extensiveness of the data made it</w:t>
      </w:r>
      <w:r w:rsidRPr="00350067">
        <w:t xml:space="preserve"> not </w:t>
      </w:r>
      <w:r w:rsidR="00675DC5">
        <w:t>unclear</w:t>
      </w:r>
      <w:r w:rsidRPr="00350067">
        <w:t xml:space="preserve"> </w:t>
      </w:r>
      <w:r>
        <w:t xml:space="preserve">to participants </w:t>
      </w:r>
      <w:r w:rsidRPr="00350067">
        <w:t>what ac</w:t>
      </w:r>
      <w:r>
        <w:t xml:space="preserve">tion to take from the data, and </w:t>
      </w:r>
      <w:r w:rsidRPr="00350067">
        <w:t>it was too effortful and time-consuming to find this out themselves:</w:t>
      </w:r>
    </w:p>
    <w:p w14:paraId="1ADA3135" w14:textId="77777777" w:rsidR="00822AB8" w:rsidRPr="00350067" w:rsidRDefault="00822AB8" w:rsidP="00822AB8">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3F9E6C69" w14:textId="05F8B2A0" w:rsidR="00822AB8" w:rsidRDefault="00822AB8" w:rsidP="00822AB8">
      <w:pPr>
        <w:pStyle w:val="Quote"/>
      </w:pPr>
      <w:r w:rsidRPr="00350067">
        <w:t>“I just can't see myself spending the time using something to help me spend time on things! [laughs]</w:t>
      </w:r>
      <w:r w:rsidRPr="008C7A22">
        <w:t xml:space="preserve"> </w:t>
      </w:r>
      <w:r>
        <w:t>I just have qu</w:t>
      </w:r>
      <w:r w:rsidR="00C62A93">
        <w:t xml:space="preserve">ite a lot of things to do, that </w:t>
      </w:r>
      <w:r>
        <w:t>I’d rather not spend more time organising that, I’d rather just get it done.” (P5)</w:t>
      </w:r>
    </w:p>
    <w:p w14:paraId="68774051" w14:textId="77777777" w:rsidR="00822AB8" w:rsidRDefault="00822AB8" w:rsidP="00EE1C38">
      <w:pPr>
        <w:pStyle w:val="Paragraph"/>
      </w:pPr>
    </w:p>
    <w:p w14:paraId="29644DB4" w14:textId="094DEAD5" w:rsidR="00C90E31" w:rsidRPr="00C90E31" w:rsidRDefault="007E29B6" w:rsidP="00C90E31">
      <w:pPr>
        <w:pStyle w:val="Heading2"/>
      </w:pPr>
      <w:r>
        <w:t xml:space="preserve">Effectiveness of </w:t>
      </w:r>
      <w:r w:rsidR="004C00A3">
        <w:t xml:space="preserve">feedback: </w:t>
      </w:r>
      <w:r w:rsidR="005753CD">
        <w:t>different</w:t>
      </w:r>
      <w:r w:rsidR="00C90E31">
        <w:t xml:space="preserve"> w</w:t>
      </w:r>
      <w:r w:rsidR="00C90E31" w:rsidRPr="00C90E31">
        <w:t>ork environment</w:t>
      </w:r>
      <w:r w:rsidR="005753CD">
        <w:t>s</w:t>
      </w:r>
    </w:p>
    <w:p w14:paraId="0805C4BE" w14:textId="7116FD05" w:rsidR="00C90E31" w:rsidRDefault="00D255BE" w:rsidP="00C90E31">
      <w:r>
        <w:t>Seven</w:t>
      </w:r>
      <w:r w:rsidR="00C90E31" w:rsidRPr="00C90E31">
        <w:t xml:space="preserve"> participants worked from home, and highlighted that they dealt with more</w:t>
      </w:r>
      <w:r>
        <w:t xml:space="preserve"> external</w:t>
      </w:r>
      <w:r w:rsidR="00C90E31" w:rsidRPr="00C90E31">
        <w:t xml:space="preserve"> interruptions in the office. </w:t>
      </w:r>
      <w:r w:rsidR="000D408B">
        <w:t>They also handled interruptions differently when at home or at work</w:t>
      </w:r>
      <w:r w:rsidR="00D639D7">
        <w:t>. Participants only used the extension and ManicTime on their work computer in the office, so it is difficult to say whether the tools were more useful in either work environment. However, based on participants’ descriip</w:t>
      </w:r>
    </w:p>
    <w:p w14:paraId="009C0A92" w14:textId="4A7BF6D2" w:rsidR="00D639D7" w:rsidRDefault="00D639D7" w:rsidP="00D639D7">
      <w:r>
        <w:lastRenderedPageBreak/>
        <w:t>In general, the office was seen as a more distracting environment, and participants did tasks that needed focused attention at home. Participants not only received fewer non-digital interruptions, but also digital interruptions such as email queries, and were less dist</w:t>
      </w:r>
      <w:r w:rsidR="00E949A4">
        <w:t>racted when they interrupted themselves:</w:t>
      </w:r>
    </w:p>
    <w:p w14:paraId="6CA42075" w14:textId="0EB0DE53" w:rsidR="00BD0CA1" w:rsidRPr="00C90E31" w:rsidRDefault="00BD0CA1" w:rsidP="0028108E">
      <w:pPr>
        <w:pStyle w:val="Quote"/>
      </w:pPr>
      <w:r>
        <w:t>“</w:t>
      </w:r>
      <w:r w:rsidR="00D639D7">
        <w:t xml:space="preserve">You’re working from home for a specific purpose, and therefore you don’t really want to be disturbed. </w:t>
      </w:r>
    </w:p>
    <w:p w14:paraId="171BE13E" w14:textId="147276E1" w:rsidR="00E949A4" w:rsidRDefault="00BA631E" w:rsidP="0028108E">
      <w:pPr>
        <w:pStyle w:val="Quote"/>
      </w:pPr>
      <w:r>
        <w:t xml:space="preserve"> </w:t>
      </w:r>
      <w:r w:rsidR="00E949A4">
        <w:t>“I get fewer emails, definitely. (…) If I’m not there, 7 out of 10 enquiries, they deal with themselves.”</w:t>
      </w:r>
    </w:p>
    <w:p w14:paraId="24788D8D" w14:textId="3DA72696" w:rsidR="00276596" w:rsidRPr="0024009D" w:rsidRDefault="0028108E" w:rsidP="0086112C">
      <w:pPr>
        <w:pStyle w:val="Quote"/>
      </w:pPr>
      <w:r>
        <w:t>“I wish I had installed ManicTime on here [points at personal laptop], because you would’ve been very impressed with these results. When I’m working on here, on my own, I smash lots of work. When I’m at my desk… [gets distracted by incoming messages on phone], sorry when I’m at my desk, not so much.</w:t>
      </w:r>
    </w:p>
    <w:p w14:paraId="6305C24A" w14:textId="20392E4C" w:rsidR="00D36878" w:rsidRPr="00D36878" w:rsidRDefault="007E29B6" w:rsidP="00D36878">
      <w:pPr>
        <w:pStyle w:val="Heading2"/>
      </w:pPr>
      <w:r>
        <w:t>Effectiveness of</w:t>
      </w:r>
      <w:r w:rsidR="004C00A3">
        <w:t xml:space="preserve"> feedback:</w:t>
      </w:r>
      <w:r>
        <w:t xml:space="preserve"> m</w:t>
      </w:r>
      <w:r w:rsidR="00D36878" w:rsidRPr="00D36878">
        <w:t xml:space="preserve">oment of </w:t>
      </w:r>
      <w:r w:rsidR="005753CD">
        <w:t xml:space="preserve">time </w:t>
      </w:r>
      <w:r w:rsidR="00D36878" w:rsidRPr="00D36878">
        <w:t>feedback</w:t>
      </w:r>
    </w:p>
    <w:p w14:paraId="6EFB8E4F" w14:textId="644CAAC3" w:rsidR="00D36878" w:rsidRDefault="00D36878" w:rsidP="007B525D">
      <w:pPr>
        <w:pStyle w:val="Paragraph"/>
      </w:pPr>
      <w:r w:rsidRPr="00D36878">
        <w:t>Participants valued that they were presented with feedback in the moment, which served as a reminder to stay focused on the task</w:t>
      </w:r>
      <w:r w:rsidR="00D0398E">
        <w:t xml:space="preserve"> they were working on at that moment</w:t>
      </w:r>
      <w:r w:rsidRPr="00D36878">
        <w:t xml:space="preserve">. </w:t>
      </w:r>
      <w:r w:rsidR="00A508F9">
        <w:t xml:space="preserve">Participants </w:t>
      </w:r>
      <w:r w:rsidRPr="00D36878">
        <w:t xml:space="preserve">who used ManicTime </w:t>
      </w:r>
      <w:r w:rsidR="00A508F9" w:rsidRPr="00D36878">
        <w:t>rarely reflected</w:t>
      </w:r>
      <w:r w:rsidR="00A508F9">
        <w:t xml:space="preserve"> on past data, and </w:t>
      </w:r>
      <w:r w:rsidRPr="00D36878">
        <w:t>only used the feedback</w:t>
      </w:r>
      <w:r w:rsidR="007B525D">
        <w:t xml:space="preserve"> they were given in the moment</w:t>
      </w:r>
      <w:r w:rsidR="005F3D6E">
        <w:t xml:space="preserve">, </w:t>
      </w:r>
      <w:r w:rsidR="007B525D">
        <w:t xml:space="preserve">. They </w:t>
      </w:r>
      <w:r w:rsidRPr="00D36878">
        <w:t>looked at the rest of the data out of curiosity</w:t>
      </w:r>
      <w:r w:rsidR="00F318B0">
        <w:t xml:space="preserve"> </w:t>
      </w:r>
      <w:r w:rsidR="007B525D">
        <w:t>at the start of the study, but often forgot to look at it for the rest of the study days:</w:t>
      </w:r>
    </w:p>
    <w:p w14:paraId="2C8C0C6C" w14:textId="13C545C2" w:rsidR="00F318B0" w:rsidRDefault="00F318B0" w:rsidP="00D36878">
      <w:pPr>
        <w:pStyle w:val="Paragraph"/>
      </w:pPr>
      <w:r>
        <w:rPr>
          <w:i/>
        </w:rPr>
        <w:t>“I haven’t looked back into it, because that’s the thing, I love collecting it, but I never look back [laughs].” (P3)</w:t>
      </w:r>
    </w:p>
    <w:p w14:paraId="132D5482" w14:textId="1CD88BD8" w:rsidR="008820AD" w:rsidRPr="00D36878" w:rsidRDefault="00DB301E" w:rsidP="00D36878">
      <w:pPr>
        <w:pStyle w:val="Paragraph"/>
      </w:pPr>
      <w:r>
        <w:t>P3 felt</w:t>
      </w:r>
      <w:r w:rsidR="008820AD">
        <w:t>, because the notification happened on every switch,</w:t>
      </w:r>
      <w:r w:rsidR="009748EC">
        <w:t xml:space="preserve"> and he did not need it for every switch,</w:t>
      </w:r>
      <w:r w:rsidR="008820AD">
        <w:t xml:space="preserve"> that the notification was sometimes too intrusive</w:t>
      </w:r>
      <w:r w:rsidR="008667F0">
        <w:t xml:space="preserve"> </w:t>
      </w:r>
      <w:r w:rsidR="008820AD">
        <w:t xml:space="preserve">compared to ManicTime, which </w:t>
      </w:r>
      <w:r w:rsidR="005703CA">
        <w:t xml:space="preserve">instead </w:t>
      </w:r>
      <w:r w:rsidR="008820AD">
        <w:t xml:space="preserve">runs in the background. </w:t>
      </w:r>
    </w:p>
    <w:p w14:paraId="438F6F73" w14:textId="5848FF87" w:rsidR="00D36878" w:rsidRDefault="00D36878" w:rsidP="00D36878">
      <w:pPr>
        <w:pStyle w:val="Paragraph"/>
      </w:pPr>
      <w:r w:rsidRPr="00D36878">
        <w:t xml:space="preserve">Participants worked on different tasks in morning and afternoon, and felt they were more easily distracted in the afternoon, when the application was particularly useful. </w:t>
      </w:r>
    </w:p>
    <w:p w14:paraId="037FD628" w14:textId="794D9714" w:rsidR="00132DD4" w:rsidRPr="00D36878" w:rsidRDefault="00132DD4" w:rsidP="00871A16">
      <w:pPr>
        <w:pStyle w:val="Paragraph"/>
        <w:tabs>
          <w:tab w:val="left" w:pos="6925"/>
        </w:tabs>
      </w:pPr>
    </w:p>
    <w:p w14:paraId="70B36744" w14:textId="7F99EBD2" w:rsidR="00D36878" w:rsidRPr="00D36878" w:rsidRDefault="00D36878" w:rsidP="00D36878">
      <w:pPr>
        <w:pStyle w:val="Paragraph"/>
      </w:pPr>
      <w:r w:rsidRPr="00D36878">
        <w:t xml:space="preserve">Two participants also wished to get reminders during the interruption to return to </w:t>
      </w:r>
      <w:r w:rsidR="00871A16">
        <w:t>a</w:t>
      </w:r>
      <w:r w:rsidRPr="00D36878">
        <w:t xml:space="preserve"> task:</w:t>
      </w:r>
    </w:p>
    <w:p w14:paraId="342C7688" w14:textId="77777777" w:rsidR="00656F5D" w:rsidRDefault="00D36878" w:rsidP="00350067">
      <w:pPr>
        <w:pStyle w:val="Quote"/>
      </w:pPr>
      <w:r w:rsidRPr="00D36878">
        <w:t>“Say you have to work on that specific document, and then you end up spending half an hour on Slack, chatting to your colleagues, it would be good if something's like: mate, work. Stop doing other things.” (P3)</w:t>
      </w:r>
    </w:p>
    <w:p w14:paraId="35B90BF3" w14:textId="77777777" w:rsidR="0024009D" w:rsidRDefault="00656F5D" w:rsidP="00F318B0">
      <w:pPr>
        <w:pStyle w:val="Quote"/>
      </w:pPr>
      <w:r>
        <w:t>“Maybe the next stage would be that you set it up where you’re only allowed 30 minutes, and an alarm sound [will go off] to say your 30 minutes are up. So you know what you’re doing, and sort of regulating it, to fit in with what you want to achieve.” (P6)</w:t>
      </w:r>
    </w:p>
    <w:p w14:paraId="660CB3D1" w14:textId="77777777" w:rsidR="0024009D" w:rsidRDefault="0024009D" w:rsidP="0024009D">
      <w:r>
        <w:t xml:space="preserve">Context of usage. </w:t>
      </w:r>
    </w:p>
    <w:p w14:paraId="170C290B" w14:textId="402BA95A" w:rsidR="0024009D" w:rsidRDefault="0024009D" w:rsidP="0024009D">
      <w:r>
        <w:t>The extension was most useful in the afternoon, when people were more easily distracted.</w:t>
      </w:r>
    </w:p>
    <w:p w14:paraId="6F8B4201" w14:textId="7E85A17F" w:rsidR="00872750" w:rsidRDefault="0024009D" w:rsidP="00B4715E">
      <w:r>
        <w:t>If participants had to focus</w:t>
      </w:r>
      <w:r>
        <w:t xml:space="preserve"> on a particular task</w:t>
      </w:r>
      <w:r>
        <w:t>, they would do this in the morning before anyone wa</w:t>
      </w:r>
      <w:r>
        <w:t xml:space="preserve">s in, or they did this at home where there were fewer external interruptions. </w:t>
      </w:r>
      <w:r w:rsidR="004B35BB">
        <w:t xml:space="preserve">Because participants worked from </w:t>
      </w:r>
      <w:r w:rsidR="000C3A16">
        <w:t>home</w:t>
      </w:r>
      <w:r w:rsidR="004B35BB">
        <w:t xml:space="preserve"> with a specific purpose, they were able to </w:t>
      </w:r>
      <w:r w:rsidR="000C3A16">
        <w:t xml:space="preserve">ignore external interruptions and </w:t>
      </w:r>
      <w:r w:rsidR="004B35BB">
        <w:t xml:space="preserve">avoid self-interruptions. </w:t>
      </w:r>
      <w:r w:rsidR="00872750">
        <w:t xml:space="preserve">The extension was most useful in the office, </w:t>
      </w:r>
      <w:r w:rsidR="00B4715E">
        <w:t xml:space="preserve">when people were more easily distracted. </w:t>
      </w:r>
      <w:r w:rsidR="00872750">
        <w:t xml:space="preserve">They not only had more external interruptions, </w:t>
      </w:r>
      <w:r w:rsidR="00BA2ED4">
        <w:t>but attended to them differently:</w:t>
      </w:r>
    </w:p>
    <w:p w14:paraId="7083929A" w14:textId="0983FB4B" w:rsidR="00BA631E" w:rsidRDefault="00BA631E" w:rsidP="00BA631E">
      <w:pPr>
        <w:pStyle w:val="Quote"/>
      </w:pPr>
      <w:r>
        <w:t>“If I am away from the office, I can tick 10 major tasks off my to-do lists, daily. If I’m in the office, the likelihood is I’m going to hit 2, 3, because it’s a constant distraction around the office.”</w:t>
      </w:r>
      <w:r w:rsidR="001820F7">
        <w:t xml:space="preserve"> (P9)</w:t>
      </w:r>
    </w:p>
    <w:p w14:paraId="60FED26D" w14:textId="537BDA86" w:rsidR="00F318B0" w:rsidRDefault="00276596" w:rsidP="00F318B0">
      <w:pPr>
        <w:pStyle w:val="Quote"/>
      </w:pPr>
      <w:r>
        <w:t xml:space="preserve"> </w:t>
      </w:r>
      <w:r w:rsidR="00872750">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799B2E57" w14:textId="4D1A45D4" w:rsidR="00BA2ED4" w:rsidRPr="00BA2ED4" w:rsidRDefault="00BA2ED4" w:rsidP="00BA2ED4">
      <w:r>
        <w:t>They</w:t>
      </w:r>
      <w:r>
        <w:t xml:space="preserve"> also tended to interrupt themselves more:</w:t>
      </w:r>
    </w:p>
    <w:p w14:paraId="41852A38" w14:textId="7BF47BFA" w:rsidR="00BA2ED4" w:rsidRPr="00BA2ED4" w:rsidRDefault="00BA2ED4" w:rsidP="00BA2ED4">
      <w:pPr>
        <w:pStyle w:val="Quote"/>
      </w:pPr>
      <w:r>
        <w:t>“I worked from home and I was supersupersuperproductive, because it was just me and my computer. (…) When I’m at home, I generally don’t look at my phone for some weird reason.” (P9)</w:t>
      </w:r>
    </w:p>
    <w:p w14:paraId="36BF54D4" w14:textId="3E18796D" w:rsidR="0024009D" w:rsidRPr="0024009D" w:rsidRDefault="00AC6792" w:rsidP="0024009D">
      <w:pPr>
        <w:pStyle w:val="Heading2"/>
        <w:rPr>
          <w:rFonts w:eastAsiaTheme="minorHAnsi"/>
        </w:rPr>
      </w:pPr>
      <w:r>
        <w:t>Effectiveness</w:t>
      </w:r>
      <w:r w:rsidR="00847C1D">
        <w:t xml:space="preserve"> of time feedback to set and reach p</w:t>
      </w:r>
      <w:r w:rsidR="001363EE">
        <w:t>ersonal goals</w:t>
      </w:r>
    </w:p>
    <w:p w14:paraId="0458DA37" w14:textId="2287C037" w:rsidR="00970ADD" w:rsidRDefault="008C0270" w:rsidP="00970ADD">
      <w:r w:rsidRPr="008C0270">
        <w:t xml:space="preserve">In general, </w:t>
      </w:r>
      <w:r w:rsidR="00970ADD">
        <w:t>p</w:t>
      </w:r>
      <w:r w:rsidR="003E1BD8">
        <w:t>eople</w:t>
      </w:r>
      <w:r w:rsidR="00A11F64">
        <w:t xml:space="preserve"> did not set specific goals but</w:t>
      </w:r>
      <w:r w:rsidR="003E1BD8">
        <w:t xml:space="preserve"> were driven in their work b</w:t>
      </w:r>
      <w:r w:rsidR="0024009D">
        <w:t xml:space="preserve">y </w:t>
      </w:r>
      <w:r w:rsidR="009A4530">
        <w:t>tasks and deadlines. Completing tasks</w:t>
      </w:r>
      <w:r w:rsidR="00970ADD" w:rsidRPr="008C0270">
        <w:t xml:space="preserve"> made th</w:t>
      </w:r>
      <w:r w:rsidR="00970ADD">
        <w:t>em feel a sense of achievement, and this was also one of the reasons why they addressed an interruption immediately:</w:t>
      </w:r>
    </w:p>
    <w:p w14:paraId="5FB82195" w14:textId="77777777" w:rsidR="00970ADD" w:rsidRDefault="00970ADD" w:rsidP="00970ADD">
      <w:pPr>
        <w:pStyle w:val="Quote"/>
      </w:pPr>
      <w:r>
        <w:t>“I love that feeling! It is a great, wonderful feeling, psychologically, you think: that’s DONE!” (P2)</w:t>
      </w:r>
    </w:p>
    <w:p w14:paraId="35ED3469" w14:textId="032B00B8"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20359CEF" w14:textId="1A4EC618" w:rsidR="00612149" w:rsidRDefault="00612149" w:rsidP="009D20BA">
      <w:r>
        <w:t xml:space="preserve">People wanted to be able to multitask when they wanted to: </w:t>
      </w:r>
    </w:p>
    <w:p w14:paraId="31206F99" w14:textId="2E44CB3D" w:rsidR="009D20BA" w:rsidRPr="008C0270" w:rsidRDefault="009D20BA" w:rsidP="009D20BA">
      <w:r w:rsidRPr="008C0270">
        <w:t>People used to-do lists as an overview of what needed to be done, and tried to focus on these tasks. However, they often forgot about it as they started several different tasks:</w:t>
      </w:r>
    </w:p>
    <w:p w14:paraId="018D62E8" w14:textId="7827E9E4" w:rsidR="00612149" w:rsidRPr="009D20BA" w:rsidRDefault="009D20BA" w:rsidP="00612149">
      <w:r w:rsidRPr="008C0270">
        <w:t>They often started several things at the same time to not forget about them, but this led to distractions and had the ironic consequence of forgetting tasks:</w:t>
      </w:r>
    </w:p>
    <w:p w14:paraId="425EF8F9" w14:textId="5868D7C7" w:rsidR="005475DE" w:rsidRDefault="00F54033" w:rsidP="005475DE">
      <w:r>
        <w:t xml:space="preserve">Participants </w:t>
      </w:r>
      <w:r w:rsidR="005475DE" w:rsidRPr="008C0270">
        <w:t xml:space="preserve"> who scheduled their work according to tasks, were more interested in time spent on a task overall: </w:t>
      </w:r>
    </w:p>
    <w:p w14:paraId="50825361" w14:textId="77777777" w:rsidR="005475DE" w:rsidRPr="008D7A6E" w:rsidRDefault="005475DE" w:rsidP="005475DE">
      <w:pPr>
        <w:rPr>
          <w:i/>
        </w:rPr>
      </w:pPr>
      <w:r>
        <w:rPr>
          <w:i/>
        </w:rPr>
        <w:lastRenderedPageBreak/>
        <w:t xml:space="preserve"> “They’re very loose goals, (…) I think that might take me 3 hours, and I’d want to get that done in one day. But yeah, obviously, things quite often take longer than I think I will, because then when I’m doing them, I might get interrupted.” (P5)</w:t>
      </w:r>
    </w:p>
    <w:p w14:paraId="3509B681" w14:textId="0C10BF40" w:rsidR="009957E1" w:rsidRPr="00350067" w:rsidRDefault="00EF6983" w:rsidP="00EF6983">
      <w:pPr>
        <w:ind w:firstLine="0"/>
      </w:pPr>
      <w:r>
        <w:t xml:space="preserve">Although the extension did not have any built-in features to set goals, </w:t>
      </w:r>
      <w:r w:rsidR="00982281">
        <w:t>P3 and P6 said they would use it to set</w:t>
      </w:r>
      <w:r w:rsidR="008C7A22">
        <w:t xml:space="preserve"> time</w:t>
      </w:r>
      <w:r w:rsidR="00982281">
        <w:t xml:space="preserve"> limits on interruptions. </w:t>
      </w:r>
      <w:r w:rsidR="008C7A22">
        <w:t xml:space="preserve">In </w:t>
      </w:r>
      <w:r w:rsidR="009957E1" w:rsidRPr="00350067">
        <w:t xml:space="preserve">addition to length of interruptions, x participants were </w:t>
      </w:r>
      <w:r w:rsidR="009957E1">
        <w:t>also interested in the tim</w:t>
      </w:r>
      <w:r w:rsidR="003A65E8">
        <w:t>e they spent on a task overall</w:t>
      </w:r>
      <w:r w:rsidR="00A74BA9">
        <w:t>, and the number of inter</w:t>
      </w:r>
      <w:r w:rsidR="00B805AF">
        <w:t>ruptions during one specific task</w:t>
      </w:r>
      <w:r w:rsidR="003A65E8">
        <w:t xml:space="preserve">. Similar to interruptions, they wanted to use this information </w:t>
      </w:r>
      <w:r w:rsidR="008C7A22">
        <w:t>to reflect whether they could cut out time</w:t>
      </w:r>
      <w:r w:rsidR="00F82335">
        <w:t xml:space="preserve">, </w:t>
      </w:r>
      <w:r w:rsidR="00AE5FF5">
        <w:t>such as unnecessary interruptions.</w:t>
      </w:r>
      <w:r w:rsidR="00E850ED">
        <w:t xml:space="preserve"> T</w:t>
      </w:r>
      <w:r w:rsidR="003A65E8">
        <w:t xml:space="preserve">hey </w:t>
      </w:r>
      <w:r w:rsidR="00E850ED">
        <w:t xml:space="preserve">also </w:t>
      </w:r>
      <w:r w:rsidR="003A65E8">
        <w:t>wanted to use it</w:t>
      </w:r>
      <w:r w:rsidR="008C7A22">
        <w:t xml:space="preserve"> to be more realistic in setting aside sufficient time for these tasks:</w:t>
      </w:r>
    </w:p>
    <w:p w14:paraId="0BBE3ED9" w14:textId="77777777" w:rsidR="008C7A22" w:rsidRDefault="009957E1" w:rsidP="008C7A22">
      <w:pPr>
        <w:rPr>
          <w:i/>
        </w:rPr>
      </w:pPr>
      <w:r w:rsidRPr="00350067">
        <w:rPr>
          <w:i/>
        </w:rPr>
        <w:t xml:space="preserve"> “I'm quite keen to know how much time I'm spending and doing which task. And also (…) how much we're away from the task.” (P8)</w:t>
      </w:r>
      <w:r w:rsidR="008C7A22" w:rsidRPr="008C7A22">
        <w:rPr>
          <w:i/>
        </w:rPr>
        <w:t xml:space="preserve"> </w:t>
      </w:r>
    </w:p>
    <w:p w14:paraId="4E227F5B" w14:textId="767BF04A" w:rsidR="008C7A22" w:rsidRDefault="008C7A22" w:rsidP="008C7A22">
      <w:pPr>
        <w:rPr>
          <w:i/>
        </w:rPr>
      </w:pPr>
      <w:r w:rsidRPr="00350067">
        <w:rPr>
          <w:i/>
        </w:rPr>
        <w:t>“So down the line, I’d think it would be extremely useful to know how much time I’m actually spending. Because it would help me be more productive, or be more realistic in the amount of time I need for these things to happen.”</w:t>
      </w:r>
      <w:r>
        <w:rPr>
          <w:i/>
        </w:rPr>
        <w:t>(P3)</w:t>
      </w:r>
    </w:p>
    <w:p w14:paraId="50AB541F" w14:textId="77777777" w:rsidR="009957E1" w:rsidRDefault="009957E1" w:rsidP="009957E1">
      <w:pPr>
        <w:rPr>
          <w:i/>
        </w:rPr>
      </w:pPr>
    </w:p>
    <w:p w14:paraId="57C6FA42" w14:textId="77777777" w:rsidR="009957E1" w:rsidRPr="00350067" w:rsidRDefault="009957E1" w:rsidP="009957E1">
      <w:r>
        <w:rPr>
          <w:i/>
        </w:rPr>
        <w:t>“I’ve tried writing down the task I do at the time I do it, but – because I have a very ambiguous relationship with data. I love to collect it, but I just can’t be bothered.” (P3)</w:t>
      </w:r>
    </w:p>
    <w:p w14:paraId="7F43B5B7" w14:textId="378EFAD9" w:rsidR="001405BD" w:rsidRDefault="001405BD" w:rsidP="008C0270"/>
    <w:p w14:paraId="47676849" w14:textId="072087CC" w:rsidR="002100D0" w:rsidRDefault="008C0270" w:rsidP="008C0270">
      <w:r w:rsidRPr="008C0270">
        <w:t>On the other hand,</w:t>
      </w:r>
      <w:r w:rsidR="002100D0">
        <w:t xml:space="preserve"> some people did not plan and were more reactive to incoming tasks. The extension made them </w:t>
      </w:r>
    </w:p>
    <w:p w14:paraId="121E3ED4" w14:textId="51AF2691" w:rsidR="008C0270" w:rsidRPr="008C0270" w:rsidRDefault="008C0270" w:rsidP="008C0270">
      <w:r w:rsidRPr="008C0270">
        <w:t xml:space="preserve"> there were also people who scheduled work according to time, for which the extension could be more useful: </w:t>
      </w:r>
      <w:r w:rsidR="002100D0">
        <w:t>. In these circum</w:t>
      </w:r>
    </w:p>
    <w:p w14:paraId="2D5CF44D" w14:textId="77777777" w:rsidR="008C0270" w:rsidRPr="008C0270" w:rsidRDefault="008C0270" w:rsidP="008C0270">
      <w:r w:rsidRPr="008C0270">
        <w:t>It was most useful for people who tended to attend to interruptions straight away, and did not plan ahead.</w:t>
      </w:r>
    </w:p>
    <w:p w14:paraId="62150B08" w14:textId="77777777" w:rsidR="008C0270" w:rsidRPr="008C0270" w:rsidRDefault="008C0270" w:rsidP="008C0270">
      <w:r w:rsidRPr="008C0270">
        <w:t xml:space="preserve">Some tried to plan ahead to avoid interruptions, but often had to respond to external interruptions: </w:t>
      </w:r>
    </w:p>
    <w:p w14:paraId="651E2DB1" w14:textId="48681487" w:rsidR="008C0270" w:rsidRDefault="008C0270" w:rsidP="008C0270">
      <w:r w:rsidRPr="008C0270">
        <w:t xml:space="preserve">The ability of the extension to select a task to focus on made them more focused on one task: </w:t>
      </w:r>
    </w:p>
    <w:p w14:paraId="5BE862FF" w14:textId="7D2AB650" w:rsidR="0076337E" w:rsidRPr="008C0270" w:rsidRDefault="0076337E" w:rsidP="008C0270">
      <w:r w:rsidRPr="008C0270">
        <w:t>Participants currently had a variety of strategies to manage time, tasks, documents, and interruptions, and the extent to which the extension aligned with these current practices influenced how useful the tool was.</w:t>
      </w:r>
    </w:p>
    <w:p w14:paraId="47A92CE4" w14:textId="29927191" w:rsidR="00AA2684" w:rsidRPr="0007712B" w:rsidRDefault="00AA2684" w:rsidP="00AA2684">
      <w:pPr>
        <w:pStyle w:val="Heading1"/>
      </w:pPr>
      <w:r>
        <w:t>General Discussion</w:t>
      </w:r>
    </w:p>
    <w:p w14:paraId="402C0BC2" w14:textId="77777777" w:rsidR="00AA2684" w:rsidRPr="0011224F" w:rsidRDefault="00AA2684" w:rsidP="00281E91">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Pr="0011224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d" : { "date-parts" : [ [ "2017" ] ] }, "title" : "Effects of Interruption Length on Procedural Errors", "type" : "article-journal"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Pr="0011224F">
        <w:rPr>
          <w:noProof/>
        </w:rPr>
        <w:t>(Altmann et al., 2017; Monk et al., 2008)</w:t>
      </w:r>
      <w:r w:rsidRPr="0011224F">
        <w:fldChar w:fldCharType="end"/>
      </w:r>
      <w:r w:rsidRPr="0011224F">
        <w:t>.</w:t>
      </w:r>
    </w:p>
    <w:p w14:paraId="74CBDEA6" w14:textId="77777777" w:rsidR="00AA2684" w:rsidRPr="0011224F" w:rsidRDefault="00AA2684" w:rsidP="00281E91">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Pr="0011224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Pr="0011224F">
        <w:rPr>
          <w:noProof/>
        </w:rPr>
        <w:t>(Gould et al.,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Pr="0011224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Proceedings of the SIGCHI Conference on Human Factors in Computing Systems (CHI 16)", "id" : "ITEM-2", "issued" : { "date-parts" : [ [ "2016" ] ] }, "page" : "1729-1738", "publisher-place" : "San Jose, CA, USA", "title" : "'Don't Waste My Time \u2019: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Pr="0011224F">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C2989F4" w14:textId="77777777" w:rsidR="00AA2684" w:rsidRPr="0011224F" w:rsidRDefault="00AA2684" w:rsidP="00281E91">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709E3506" w14:textId="77777777" w:rsidR="00AA2684" w:rsidRPr="0011224F" w:rsidRDefault="00AA2684" w:rsidP="00281E91">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Pr="0011224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 xml:space="preserve">(Katidioti &amp; Taatgen, 2013; </w:t>
      </w:r>
      <w:r w:rsidRPr="0011224F">
        <w:rPr>
          <w:noProof/>
        </w:rPr>
        <w:lastRenderedPageBreak/>
        <w:t>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 2016", "id" : "ITEM-2", "issued" : { "date-parts" : [ [ "2016" ] ] }, "title" : "Email duration, batching and self-interruption: Patterns of email use on productivity and stress", "type" : "paper-conference" }, "uris" : [ "http://www.mendeley.com/documents/?uuid=6e23e4df-2064-40da-b565-d6b67619760b" ] } ], "mendeley" : { "formattedCitation" : "(Hanrahan &amp; P\u00e9rez-Qu, 2015; Mark et al., 2016)", "plainTextFormattedCitation" : "(Hanrahan &amp; P\u00e9rez-Qu, 2015; Mark et al., 2016)", "previouslyFormattedCitation" : "(Hanrahan &amp; P\u00e9rez-Qu, 2015; Mark et al., 2016)" }, "properties" : {  }, "schema" : "https://github.com/citation-style-language/schema/raw/master/csl-citation.json" }</w:instrText>
      </w:r>
      <w:r w:rsidRPr="0011224F">
        <w:fldChar w:fldCharType="separate"/>
      </w:r>
      <w:r w:rsidRPr="000B7C76">
        <w:rPr>
          <w:noProof/>
        </w:rPr>
        <w:t>(Hanrahan &amp; Pérez-Qu, 2015; Mark et al., 2016)</w:t>
      </w:r>
      <w:r w:rsidRPr="0011224F">
        <w:fldChar w:fldCharType="end"/>
      </w:r>
      <w:r w:rsidRPr="0011224F">
        <w:t>. However, in our study, participants 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006509CA" w14:textId="77777777" w:rsidR="00AA2684" w:rsidRPr="0011224F" w:rsidRDefault="00AA2684" w:rsidP="00281E91">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A385685" w14:textId="6E5E9337" w:rsidR="00EA55BE" w:rsidRPr="004D5B68" w:rsidRDefault="00EA55BE" w:rsidP="00281E91">
      <w:pPr>
        <w:pStyle w:val="Paragraph"/>
      </w:pPr>
    </w:p>
    <w:p w14:paraId="1FD51CE8" w14:textId="23D4FDD8" w:rsidR="002B69FB" w:rsidRPr="00EA55BE" w:rsidRDefault="00EA55BE" w:rsidP="004D5B68">
      <w:pPr>
        <w:pStyle w:val="Heading1"/>
      </w:pPr>
      <w:r>
        <w:t>References</w:t>
      </w:r>
    </w:p>
    <w:p w14:paraId="39F5937D" w14:textId="092627FF" w:rsidR="00DF4509" w:rsidRPr="00DF4509" w:rsidRDefault="00EA55BE" w:rsidP="00DF4509">
      <w:pPr>
        <w:widowControl w:val="0"/>
        <w:autoSpaceDE w:val="0"/>
        <w:autoSpaceDN w:val="0"/>
        <w:adjustRightInd w:val="0"/>
        <w:ind w:left="480" w:hanging="480"/>
        <w:rPr>
          <w:rFonts w:eastAsia="Times New Roman" w:cs="Times New Roman"/>
          <w:noProof/>
        </w:rPr>
      </w:pPr>
      <w:r>
        <w:rPr>
          <w:szCs w:val="22"/>
        </w:rPr>
        <w:fldChar w:fldCharType="begin" w:fldLock="1"/>
      </w:r>
      <w:r>
        <w:rPr>
          <w:szCs w:val="22"/>
        </w:rPr>
        <w:instrText xml:space="preserve">ADDIN Mendeley Bibliography CSL_BIBLIOGRAPHY </w:instrText>
      </w:r>
      <w:r>
        <w:rPr>
          <w:szCs w:val="22"/>
        </w:rPr>
        <w:fldChar w:fldCharType="separate"/>
      </w:r>
      <w:r w:rsidR="00DF4509" w:rsidRPr="00DF4509">
        <w:rPr>
          <w:rFonts w:eastAsia="Times New Roman" w:cs="Times New Roman"/>
          <w:noProof/>
        </w:rPr>
        <w:t xml:space="preserve">Altmann, E. M., Trafton, J. G., &amp; Hambrick, D. Z. (2014). Momentary interruptions can derail the train of thought. </w:t>
      </w:r>
      <w:r w:rsidR="00DF4509" w:rsidRPr="00DF4509">
        <w:rPr>
          <w:rFonts w:eastAsia="Times New Roman" w:cs="Times New Roman"/>
          <w:i/>
          <w:iCs/>
          <w:noProof/>
        </w:rPr>
        <w:t>Journal of Experimental Psychology: General</w:t>
      </w:r>
      <w:r w:rsidR="00DF4509" w:rsidRPr="00DF4509">
        <w:rPr>
          <w:rFonts w:eastAsia="Times New Roman" w:cs="Times New Roman"/>
          <w:noProof/>
        </w:rPr>
        <w:t xml:space="preserve">, </w:t>
      </w:r>
      <w:r w:rsidR="00DF4509" w:rsidRPr="00DF4509">
        <w:rPr>
          <w:rFonts w:eastAsia="Times New Roman" w:cs="Times New Roman"/>
          <w:i/>
          <w:iCs/>
          <w:noProof/>
        </w:rPr>
        <w:t>143</w:t>
      </w:r>
      <w:r w:rsidR="00DF4509" w:rsidRPr="00DF4509">
        <w:rPr>
          <w:rFonts w:eastAsia="Times New Roman" w:cs="Times New Roman"/>
          <w:noProof/>
        </w:rPr>
        <w:t>(1), 215–226. https://doi.org/10.1037/a0030986</w:t>
      </w:r>
    </w:p>
    <w:p w14:paraId="1D27FAF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Altmann, E. M., Trafton, J. G., &amp; Hambrick, D. Z. (2017). Effects of Interruption Length on Procedural Errors. </w:t>
      </w:r>
      <w:r w:rsidRPr="00DF4509">
        <w:rPr>
          <w:rFonts w:eastAsia="Times New Roman" w:cs="Times New Roman"/>
          <w:i/>
          <w:iCs/>
          <w:noProof/>
        </w:rPr>
        <w:t>Journal of Experimental Psychology: Applied</w:t>
      </w:r>
      <w:r w:rsidRPr="00DF4509">
        <w:rPr>
          <w:rFonts w:eastAsia="Times New Roman" w:cs="Times New Roman"/>
          <w:noProof/>
        </w:rPr>
        <w:t>. https://doi.org/10.1037/xap0000117</w:t>
      </w:r>
    </w:p>
    <w:p w14:paraId="21D4171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Borghouts, J., Brumby, D. P., &amp; Cox, A. L. (2017). Batching, Error Checking and Data Collecting : Understanding Data Entry in a Financial Office. In </w:t>
      </w:r>
      <w:r w:rsidRPr="00DF4509">
        <w:rPr>
          <w:rFonts w:eastAsia="Times New Roman" w:cs="Times New Roman"/>
          <w:i/>
          <w:iCs/>
          <w:noProof/>
        </w:rPr>
        <w:t>Proceedings of 15th European Conference on Computer-Supported Cooperative Work</w:t>
      </w:r>
      <w:r w:rsidRPr="00DF4509">
        <w:rPr>
          <w:rFonts w:eastAsia="Times New Roman" w:cs="Times New Roman"/>
          <w:noProof/>
        </w:rPr>
        <w:t>. Sheffield, UK. https://doi.org/10.18420/ecscw2017-4</w:t>
      </w:r>
    </w:p>
    <w:p w14:paraId="6087D2FB"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ollins, E. I. M., Cox, A. L., Bird, J., &amp; Cornish-Tresstail, C. (2014). Barriers to engagement with a personal informatics productivity tool. </w:t>
      </w:r>
      <w:r w:rsidRPr="00DF4509">
        <w:rPr>
          <w:rFonts w:eastAsia="Times New Roman" w:cs="Times New Roman"/>
          <w:i/>
          <w:iCs/>
          <w:noProof/>
        </w:rPr>
        <w:t>Proceedings of the 26th Australian Computer-Human Interaction Conference on Designing Futures the Future of Design - OzCHI ’14</w:t>
      </w:r>
      <w:r w:rsidRPr="00DF4509">
        <w:rPr>
          <w:rFonts w:eastAsia="Times New Roman" w:cs="Times New Roman"/>
          <w:noProof/>
        </w:rPr>
        <w:t>, 370–379. https://doi.org/10.1145/2686612.2686668</w:t>
      </w:r>
    </w:p>
    <w:p w14:paraId="55B5D5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utrell, E., Czerwinski, M., &amp; Horvitz, E. (2001). Notification, Disruption, and Memory: Effects of Messaging Interruptions on Memory and Performance. In </w:t>
      </w:r>
      <w:r w:rsidRPr="00DF4509">
        <w:rPr>
          <w:rFonts w:eastAsia="Times New Roman" w:cs="Times New Roman"/>
          <w:i/>
          <w:iCs/>
          <w:noProof/>
        </w:rPr>
        <w:t>Proceedings of INTERACT 2001</w:t>
      </w:r>
      <w:r w:rsidRPr="00DF4509">
        <w:rPr>
          <w:rFonts w:eastAsia="Times New Roman" w:cs="Times New Roman"/>
          <w:noProof/>
        </w:rPr>
        <w:t xml:space="preserve"> (pp. 263–269). New York, NY, USA: Springer. Retrieved from https://www.microsoft.com/en-us/research/wp-content/uploads/2016/02/Interact2001Messaging.pdf</w:t>
      </w:r>
    </w:p>
    <w:p w14:paraId="3BC8B1A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nzalez, V. M., &amp; Mark, G. (2004). “Constant, Constant, Multi-tasking Craziness”: Managing Multiple Working Spheres. In </w:t>
      </w:r>
      <w:r w:rsidRPr="00DF4509">
        <w:rPr>
          <w:rFonts w:eastAsia="Times New Roman" w:cs="Times New Roman"/>
          <w:i/>
          <w:iCs/>
          <w:noProof/>
        </w:rPr>
        <w:t>Proceedings of the SIGCHI Conference on Human Factors in Computing Systems (CHI ’04)</w:t>
      </w:r>
      <w:r w:rsidRPr="00DF4509">
        <w:rPr>
          <w:rFonts w:eastAsia="Times New Roman" w:cs="Times New Roman"/>
          <w:noProof/>
        </w:rPr>
        <w:t xml:space="preserve"> (pp. 113–120). Vienna, Austria. Retrieved from http://delivery.acm.org/10.1145/990000/985707/p113-gonzalez.pdf?key1=985707&amp;key2=9709385111&amp;coll=GUIDE&amp;dl=GUIDE&amp;CFID=44938518&amp;CFTOKEN=14011566</w:t>
      </w:r>
    </w:p>
    <w:p w14:paraId="1D550AD9"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uld, S. J. J., Cox, A. L., &amp; Brumby, D. P. (2016). Diminished Control in Crowdsourcing: An Investigation of Crowdworker Multitasking Behavior  , </w:t>
      </w:r>
      <w:r w:rsidRPr="00DF4509">
        <w:rPr>
          <w:rFonts w:eastAsia="Times New Roman" w:cs="Times New Roman"/>
          <w:i/>
          <w:iCs/>
          <w:noProof/>
        </w:rPr>
        <w:t>23</w:t>
      </w:r>
      <w:r w:rsidRPr="00DF4509">
        <w:rPr>
          <w:rFonts w:eastAsia="Times New Roman" w:cs="Times New Roman"/>
          <w:noProof/>
        </w:rPr>
        <w:t>(3), 1–27. https://doi.org/10.1145/2928269</w:t>
      </w:r>
    </w:p>
    <w:p w14:paraId="628DE7DE"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Hanrahan, B. V, &amp; Pérez-Qu, M. A. (2015). Lost in Email: Pulling Users Down a Path of Interaction. In </w:t>
      </w:r>
      <w:r w:rsidRPr="00DF4509">
        <w:rPr>
          <w:rFonts w:eastAsia="Times New Roman" w:cs="Times New Roman"/>
          <w:i/>
          <w:iCs/>
          <w:noProof/>
        </w:rPr>
        <w:t>CHI’15</w:t>
      </w:r>
      <w:r w:rsidRPr="00DF4509">
        <w:rPr>
          <w:rFonts w:eastAsia="Times New Roman" w:cs="Times New Roman"/>
          <w:noProof/>
        </w:rPr>
        <w:t xml:space="preserve"> (pp. 3981–3984). https://doi.org/10.1145/2702123.2702351</w:t>
      </w:r>
    </w:p>
    <w:p w14:paraId="790522F6"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Jin, J., &amp; Dabbish, L. A. (2009). Self-Interruption on the Computer : A Typology of Discretionary Task Interleaving. In </w:t>
      </w:r>
      <w:r w:rsidRPr="00DF4509">
        <w:rPr>
          <w:rFonts w:eastAsia="Times New Roman" w:cs="Times New Roman"/>
          <w:i/>
          <w:iCs/>
          <w:noProof/>
        </w:rPr>
        <w:t>CHI 2009</w:t>
      </w:r>
      <w:r w:rsidRPr="00DF4509">
        <w:rPr>
          <w:rFonts w:eastAsia="Times New Roman" w:cs="Times New Roman"/>
          <w:noProof/>
        </w:rPr>
        <w:t xml:space="preserve"> (pp. 1799–1808).</w:t>
      </w:r>
    </w:p>
    <w:p w14:paraId="551B261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atidioti, I., &amp; Taatgen, N. A. (2013). Choice in Multitasking: How Delays in the Primary Task Turn a Rational Into an Irrational Multitasker. </w:t>
      </w:r>
      <w:r w:rsidRPr="00DF4509">
        <w:rPr>
          <w:rFonts w:eastAsia="Times New Roman" w:cs="Times New Roman"/>
          <w:i/>
          <w:iCs/>
          <w:noProof/>
        </w:rPr>
        <w:t>Human Factors: The Journal of the Human Factors and Ergonomics Society</w:t>
      </w:r>
      <w:r w:rsidRPr="00DF4509">
        <w:rPr>
          <w:rFonts w:eastAsia="Times New Roman" w:cs="Times New Roman"/>
          <w:noProof/>
        </w:rPr>
        <w:t xml:space="preserve">, </w:t>
      </w:r>
      <w:r w:rsidRPr="00DF4509">
        <w:rPr>
          <w:rFonts w:eastAsia="Times New Roman" w:cs="Times New Roman"/>
          <w:i/>
          <w:iCs/>
          <w:noProof/>
        </w:rPr>
        <w:t>56</w:t>
      </w:r>
      <w:r w:rsidRPr="00DF4509">
        <w:rPr>
          <w:rFonts w:eastAsia="Times New Roman" w:cs="Times New Roman"/>
          <w:noProof/>
        </w:rPr>
        <w:t>(4), 728–736. https://doi.org/10.1177/0018720813504216</w:t>
      </w:r>
    </w:p>
    <w:p w14:paraId="0D91EBF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im, J., Cho, K. C., &amp; Lee, K. U. (2017). Technology Supported Behavior Restriction for Mitigating Self-Interruptions in Multi-device Environments. </w:t>
      </w:r>
      <w:r w:rsidRPr="00DF4509">
        <w:rPr>
          <w:rFonts w:eastAsia="Times New Roman" w:cs="Times New Roman"/>
          <w:i/>
          <w:iCs/>
          <w:noProof/>
        </w:rPr>
        <w:t>Proc. ACM Interact. Mob. Wearable Ubiquitous Technol</w:t>
      </w:r>
      <w:r w:rsidRPr="00DF4509">
        <w:rPr>
          <w:rFonts w:eastAsia="Times New Roman" w:cs="Times New Roman"/>
          <w:noProof/>
        </w:rPr>
        <w:t xml:space="preserve">, </w:t>
      </w:r>
      <w:r w:rsidRPr="00DF4509">
        <w:rPr>
          <w:rFonts w:eastAsia="Times New Roman" w:cs="Times New Roman"/>
          <w:i/>
          <w:iCs/>
          <w:noProof/>
        </w:rPr>
        <w:t>1</w:t>
      </w:r>
      <w:r w:rsidRPr="00DF4509">
        <w:rPr>
          <w:rFonts w:eastAsia="Times New Roman" w:cs="Times New Roman"/>
          <w:noProof/>
        </w:rPr>
        <w:t>(21). https://doi.org/10.1145/3130932</w:t>
      </w:r>
    </w:p>
    <w:p w14:paraId="321757B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ManicTime. (2018). Retrieved January 9, 2018, from https://www.manictime.com</w:t>
      </w:r>
    </w:p>
    <w:p w14:paraId="448D35F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ark, G., Iqbal, S. T., Czerwinski, M., Johns, P., &amp; Sano, A. (2016). Email duration, batching and self-interruption: Patterns of email use on productivity and stress. In </w:t>
      </w:r>
      <w:r w:rsidRPr="00DF4509">
        <w:rPr>
          <w:rFonts w:eastAsia="Times New Roman" w:cs="Times New Roman"/>
          <w:i/>
          <w:iCs/>
          <w:noProof/>
        </w:rPr>
        <w:t>CHI 2016</w:t>
      </w:r>
      <w:r w:rsidRPr="00DF4509">
        <w:rPr>
          <w:rFonts w:eastAsia="Times New Roman" w:cs="Times New Roman"/>
          <w:noProof/>
        </w:rPr>
        <w:t>.</w:t>
      </w:r>
    </w:p>
    <w:p w14:paraId="785D0652"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onk, C. A., Trafton, J. G., &amp; Boehm-Davis, D. A. (2008). The effect of interruption duration and demand on </w:t>
      </w:r>
      <w:r w:rsidRPr="00DF4509">
        <w:rPr>
          <w:rFonts w:eastAsia="Times New Roman" w:cs="Times New Roman"/>
          <w:noProof/>
        </w:rPr>
        <w:lastRenderedPageBreak/>
        <w:t xml:space="preserve">resuming suspended goals. </w:t>
      </w:r>
      <w:r w:rsidRPr="00DF4509">
        <w:rPr>
          <w:rFonts w:eastAsia="Times New Roman" w:cs="Times New Roman"/>
          <w:i/>
          <w:iCs/>
          <w:noProof/>
        </w:rPr>
        <w:t>Journal of Experimental Psychology: Applied</w:t>
      </w:r>
      <w:r w:rsidRPr="00DF4509">
        <w:rPr>
          <w:rFonts w:eastAsia="Times New Roman" w:cs="Times New Roman"/>
          <w:noProof/>
        </w:rPr>
        <w:t xml:space="preserve">, </w:t>
      </w:r>
      <w:r w:rsidRPr="00DF4509">
        <w:rPr>
          <w:rFonts w:eastAsia="Times New Roman" w:cs="Times New Roman"/>
          <w:i/>
          <w:iCs/>
          <w:noProof/>
        </w:rPr>
        <w:t>14</w:t>
      </w:r>
      <w:r w:rsidRPr="00DF4509">
        <w:rPr>
          <w:rFonts w:eastAsia="Times New Roman" w:cs="Times New Roman"/>
          <w:noProof/>
        </w:rPr>
        <w:t>(4), 299–313. https://doi.org/10.1037/a0014402</w:t>
      </w:r>
    </w:p>
    <w:p w14:paraId="23C868B5"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RescueTime. (2018). Retrieved January 9, 2018, from https://www.rescuetime.com</w:t>
      </w:r>
    </w:p>
    <w:p w14:paraId="5A65B7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Rzeszotarski, J. M., Chi, E., Paritosh, P., &amp; Dai, P. (2013). </w:t>
      </w:r>
      <w:r w:rsidRPr="00DF4509">
        <w:rPr>
          <w:rFonts w:eastAsia="Times New Roman" w:cs="Times New Roman"/>
          <w:i/>
          <w:iCs/>
          <w:noProof/>
        </w:rPr>
        <w:t>Inserting Micro-Breaks into Crowdsourcing Workflows</w:t>
      </w:r>
      <w:r w:rsidRPr="00DF4509">
        <w:rPr>
          <w:rFonts w:eastAsia="Times New Roman" w:cs="Times New Roman"/>
          <w:noProof/>
        </w:rPr>
        <w:t xml:space="preserve">. </w:t>
      </w:r>
      <w:r w:rsidRPr="00DF4509">
        <w:rPr>
          <w:rFonts w:eastAsia="Times New Roman" w:cs="Times New Roman"/>
          <w:i/>
          <w:iCs/>
          <w:noProof/>
        </w:rPr>
        <w:t>AAAI Publications, First AAAI Conference on Human Computation and Crowdsourcing</w:t>
      </w:r>
      <w:r w:rsidRPr="00DF4509">
        <w:rPr>
          <w:rFonts w:eastAsia="Times New Roman" w:cs="Times New Roman"/>
          <w:noProof/>
        </w:rPr>
        <w:t>.</w:t>
      </w:r>
    </w:p>
    <w:p w14:paraId="0B39C77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Salvucci, D. D., &amp; Bogunovich, P. (2010). Multitasking and Monotasking: The Effects of Mental Workload on Deferred Task Interruptions. In </w:t>
      </w:r>
      <w:r w:rsidRPr="00DF4509">
        <w:rPr>
          <w:rFonts w:eastAsia="Times New Roman" w:cs="Times New Roman"/>
          <w:i/>
          <w:iCs/>
          <w:noProof/>
        </w:rPr>
        <w:t>CHI 2010</w:t>
      </w:r>
      <w:r w:rsidRPr="00DF4509">
        <w:rPr>
          <w:rFonts w:eastAsia="Times New Roman" w:cs="Times New Roman"/>
          <w:noProof/>
        </w:rPr>
        <w:t>. Atlanta, GA, USA. Retrieved from http://citeseerx.ist.psu.edu/viewdoc/download?doi=10.1.1.157.7522&amp;rep=rep1&amp;type=pdf</w:t>
      </w:r>
    </w:p>
    <w:p w14:paraId="42A68416" w14:textId="77777777" w:rsidR="00DF4509" w:rsidRPr="00DF4509" w:rsidRDefault="00DF4509" w:rsidP="00DF4509">
      <w:pPr>
        <w:widowControl w:val="0"/>
        <w:autoSpaceDE w:val="0"/>
        <w:autoSpaceDN w:val="0"/>
        <w:adjustRightInd w:val="0"/>
        <w:ind w:left="480" w:hanging="480"/>
        <w:rPr>
          <w:noProof/>
        </w:rPr>
      </w:pPr>
      <w:r w:rsidRPr="00DF4509">
        <w:rPr>
          <w:rFonts w:eastAsia="Times New Roman" w:cs="Times New Roman"/>
          <w:noProof/>
        </w:rPr>
        <w:t xml:space="preserve">Whittaker, S., Hollis, V., &amp; Guydish, A. (2016). “Don”t Waste My Time ’: Use of Time Information Improves Focus. In </w:t>
      </w:r>
      <w:r w:rsidRPr="00DF4509">
        <w:rPr>
          <w:rFonts w:eastAsia="Times New Roman" w:cs="Times New Roman"/>
          <w:i/>
          <w:iCs/>
          <w:noProof/>
        </w:rPr>
        <w:t>Proceedings of the SIGCHI Conference on Human Factors in Computing Systems (CHI 16)</w:t>
      </w:r>
      <w:r w:rsidRPr="00DF4509">
        <w:rPr>
          <w:rFonts w:eastAsia="Times New Roman" w:cs="Times New Roman"/>
          <w:noProof/>
        </w:rPr>
        <w:t xml:space="preserve"> (pp. 1729–1738). San Jose, CA, USA.</w:t>
      </w:r>
    </w:p>
    <w:p w14:paraId="4036195C" w14:textId="18F65A1C" w:rsidR="0084789A" w:rsidRPr="00AB5EE9" w:rsidRDefault="00EA55BE" w:rsidP="00DF4509">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9BB9F" w14:textId="77777777" w:rsidR="00776123" w:rsidRDefault="00776123" w:rsidP="0012640B">
      <w:pPr>
        <w:spacing w:before="0" w:after="0"/>
      </w:pPr>
      <w:r>
        <w:separator/>
      </w:r>
    </w:p>
  </w:endnote>
  <w:endnote w:type="continuationSeparator" w:id="0">
    <w:p w14:paraId="193F748A" w14:textId="77777777" w:rsidR="00776123" w:rsidRDefault="00776123"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97831" w14:textId="77777777" w:rsidR="00776123" w:rsidRDefault="00776123" w:rsidP="0012640B">
      <w:pPr>
        <w:spacing w:before="0" w:after="0"/>
      </w:pPr>
      <w:r>
        <w:separator/>
      </w:r>
    </w:p>
  </w:footnote>
  <w:footnote w:type="continuationSeparator" w:id="0">
    <w:p w14:paraId="0A58A02B" w14:textId="77777777" w:rsidR="00776123" w:rsidRDefault="00776123" w:rsidP="0012640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1D2A"/>
    <w:rsid w:val="000046B4"/>
    <w:rsid w:val="00004EBD"/>
    <w:rsid w:val="0000597E"/>
    <w:rsid w:val="00006459"/>
    <w:rsid w:val="00010CA4"/>
    <w:rsid w:val="000118D0"/>
    <w:rsid w:val="0001307B"/>
    <w:rsid w:val="00015E12"/>
    <w:rsid w:val="00020113"/>
    <w:rsid w:val="00023301"/>
    <w:rsid w:val="000260FF"/>
    <w:rsid w:val="000317C7"/>
    <w:rsid w:val="00033E27"/>
    <w:rsid w:val="00036D80"/>
    <w:rsid w:val="0004142D"/>
    <w:rsid w:val="00042193"/>
    <w:rsid w:val="0004353E"/>
    <w:rsid w:val="00044BEF"/>
    <w:rsid w:val="00045A3C"/>
    <w:rsid w:val="00047E8D"/>
    <w:rsid w:val="000529E2"/>
    <w:rsid w:val="00052D8E"/>
    <w:rsid w:val="000539A5"/>
    <w:rsid w:val="00056992"/>
    <w:rsid w:val="00061874"/>
    <w:rsid w:val="000618B1"/>
    <w:rsid w:val="000628DE"/>
    <w:rsid w:val="00064125"/>
    <w:rsid w:val="00065BD9"/>
    <w:rsid w:val="00065D61"/>
    <w:rsid w:val="00066EE8"/>
    <w:rsid w:val="00070FAE"/>
    <w:rsid w:val="00071007"/>
    <w:rsid w:val="0007287A"/>
    <w:rsid w:val="000728F8"/>
    <w:rsid w:val="00075AFB"/>
    <w:rsid w:val="0007712B"/>
    <w:rsid w:val="00077D6C"/>
    <w:rsid w:val="000818A2"/>
    <w:rsid w:val="00081A56"/>
    <w:rsid w:val="0008203A"/>
    <w:rsid w:val="000821D4"/>
    <w:rsid w:val="00082638"/>
    <w:rsid w:val="00084169"/>
    <w:rsid w:val="00085499"/>
    <w:rsid w:val="00085DF2"/>
    <w:rsid w:val="000864D0"/>
    <w:rsid w:val="0009136B"/>
    <w:rsid w:val="00092283"/>
    <w:rsid w:val="0009263F"/>
    <w:rsid w:val="000A298E"/>
    <w:rsid w:val="000A32BB"/>
    <w:rsid w:val="000A66E2"/>
    <w:rsid w:val="000B075C"/>
    <w:rsid w:val="000B2D01"/>
    <w:rsid w:val="000B3C4F"/>
    <w:rsid w:val="000B62A5"/>
    <w:rsid w:val="000B6784"/>
    <w:rsid w:val="000B6E2B"/>
    <w:rsid w:val="000B7195"/>
    <w:rsid w:val="000B79B0"/>
    <w:rsid w:val="000B7C76"/>
    <w:rsid w:val="000C14E6"/>
    <w:rsid w:val="000C1793"/>
    <w:rsid w:val="000C3319"/>
    <w:rsid w:val="000C3A16"/>
    <w:rsid w:val="000C4232"/>
    <w:rsid w:val="000C427B"/>
    <w:rsid w:val="000C4EDE"/>
    <w:rsid w:val="000C6152"/>
    <w:rsid w:val="000D001F"/>
    <w:rsid w:val="000D0677"/>
    <w:rsid w:val="000D0EC1"/>
    <w:rsid w:val="000D0F31"/>
    <w:rsid w:val="000D3EF5"/>
    <w:rsid w:val="000D408B"/>
    <w:rsid w:val="000D5980"/>
    <w:rsid w:val="000D68C6"/>
    <w:rsid w:val="000D70BD"/>
    <w:rsid w:val="000E0097"/>
    <w:rsid w:val="000E181D"/>
    <w:rsid w:val="000E1BBF"/>
    <w:rsid w:val="000E21B1"/>
    <w:rsid w:val="000E4F12"/>
    <w:rsid w:val="000E525B"/>
    <w:rsid w:val="000E70A1"/>
    <w:rsid w:val="000F130F"/>
    <w:rsid w:val="000F56DA"/>
    <w:rsid w:val="000F7410"/>
    <w:rsid w:val="00100143"/>
    <w:rsid w:val="001045F1"/>
    <w:rsid w:val="001052B7"/>
    <w:rsid w:val="00106515"/>
    <w:rsid w:val="00106DEB"/>
    <w:rsid w:val="00110EB3"/>
    <w:rsid w:val="00111680"/>
    <w:rsid w:val="0011224F"/>
    <w:rsid w:val="00112C0B"/>
    <w:rsid w:val="00113E39"/>
    <w:rsid w:val="00114B0A"/>
    <w:rsid w:val="00116EE5"/>
    <w:rsid w:val="00117591"/>
    <w:rsid w:val="001176DA"/>
    <w:rsid w:val="001209D8"/>
    <w:rsid w:val="0012126E"/>
    <w:rsid w:val="00122550"/>
    <w:rsid w:val="00123CCB"/>
    <w:rsid w:val="00124D72"/>
    <w:rsid w:val="0012640B"/>
    <w:rsid w:val="00126E60"/>
    <w:rsid w:val="00127E2D"/>
    <w:rsid w:val="00130619"/>
    <w:rsid w:val="00131C36"/>
    <w:rsid w:val="00132DD4"/>
    <w:rsid w:val="00133C4D"/>
    <w:rsid w:val="00134525"/>
    <w:rsid w:val="001361AF"/>
    <w:rsid w:val="001363EE"/>
    <w:rsid w:val="00137CCA"/>
    <w:rsid w:val="001405BD"/>
    <w:rsid w:val="00140C42"/>
    <w:rsid w:val="001435CF"/>
    <w:rsid w:val="0014407F"/>
    <w:rsid w:val="00147F02"/>
    <w:rsid w:val="00150624"/>
    <w:rsid w:val="00154ACE"/>
    <w:rsid w:val="00157BC4"/>
    <w:rsid w:val="00157D30"/>
    <w:rsid w:val="00161C32"/>
    <w:rsid w:val="001632E9"/>
    <w:rsid w:val="00166D81"/>
    <w:rsid w:val="00171181"/>
    <w:rsid w:val="001722B4"/>
    <w:rsid w:val="001729CA"/>
    <w:rsid w:val="001729E1"/>
    <w:rsid w:val="0017339E"/>
    <w:rsid w:val="00173CF0"/>
    <w:rsid w:val="001748C9"/>
    <w:rsid w:val="00175646"/>
    <w:rsid w:val="00175EB5"/>
    <w:rsid w:val="001808E0"/>
    <w:rsid w:val="0018118A"/>
    <w:rsid w:val="001820F7"/>
    <w:rsid w:val="00184490"/>
    <w:rsid w:val="00186359"/>
    <w:rsid w:val="001905A4"/>
    <w:rsid w:val="00192F82"/>
    <w:rsid w:val="001945F6"/>
    <w:rsid w:val="0019489F"/>
    <w:rsid w:val="0019618F"/>
    <w:rsid w:val="001A0633"/>
    <w:rsid w:val="001A085A"/>
    <w:rsid w:val="001A0B38"/>
    <w:rsid w:val="001A3E62"/>
    <w:rsid w:val="001A64E8"/>
    <w:rsid w:val="001A7001"/>
    <w:rsid w:val="001A7B38"/>
    <w:rsid w:val="001A7B3B"/>
    <w:rsid w:val="001A7EDB"/>
    <w:rsid w:val="001B0F04"/>
    <w:rsid w:val="001B1897"/>
    <w:rsid w:val="001B1ED9"/>
    <w:rsid w:val="001B2FD4"/>
    <w:rsid w:val="001B30B8"/>
    <w:rsid w:val="001B43C4"/>
    <w:rsid w:val="001B43F8"/>
    <w:rsid w:val="001B5227"/>
    <w:rsid w:val="001B5CE2"/>
    <w:rsid w:val="001B60B7"/>
    <w:rsid w:val="001B719A"/>
    <w:rsid w:val="001B71E9"/>
    <w:rsid w:val="001C0A40"/>
    <w:rsid w:val="001C10C4"/>
    <w:rsid w:val="001C3430"/>
    <w:rsid w:val="001C3A59"/>
    <w:rsid w:val="001C795B"/>
    <w:rsid w:val="001D3387"/>
    <w:rsid w:val="001D37A0"/>
    <w:rsid w:val="001D3B3E"/>
    <w:rsid w:val="001D6646"/>
    <w:rsid w:val="001D68B3"/>
    <w:rsid w:val="001D6B20"/>
    <w:rsid w:val="001D7155"/>
    <w:rsid w:val="001E165A"/>
    <w:rsid w:val="001E443F"/>
    <w:rsid w:val="001E5711"/>
    <w:rsid w:val="001F09EC"/>
    <w:rsid w:val="001F305C"/>
    <w:rsid w:val="001F3B48"/>
    <w:rsid w:val="001F517F"/>
    <w:rsid w:val="001F66EE"/>
    <w:rsid w:val="001F72B5"/>
    <w:rsid w:val="001F7736"/>
    <w:rsid w:val="00200808"/>
    <w:rsid w:val="00201047"/>
    <w:rsid w:val="0020233A"/>
    <w:rsid w:val="00202B2B"/>
    <w:rsid w:val="00204CE0"/>
    <w:rsid w:val="00205DC9"/>
    <w:rsid w:val="002100D0"/>
    <w:rsid w:val="00214922"/>
    <w:rsid w:val="00214F32"/>
    <w:rsid w:val="00215DF3"/>
    <w:rsid w:val="0021615C"/>
    <w:rsid w:val="00221CC2"/>
    <w:rsid w:val="00221DB0"/>
    <w:rsid w:val="00222AFB"/>
    <w:rsid w:val="00223E47"/>
    <w:rsid w:val="00224077"/>
    <w:rsid w:val="00226D57"/>
    <w:rsid w:val="00233639"/>
    <w:rsid w:val="00236936"/>
    <w:rsid w:val="0024009D"/>
    <w:rsid w:val="00240317"/>
    <w:rsid w:val="00240816"/>
    <w:rsid w:val="00242E71"/>
    <w:rsid w:val="00243E2C"/>
    <w:rsid w:val="002445B9"/>
    <w:rsid w:val="00244718"/>
    <w:rsid w:val="00245523"/>
    <w:rsid w:val="00246CD8"/>
    <w:rsid w:val="0025278B"/>
    <w:rsid w:val="00252E40"/>
    <w:rsid w:val="002551EF"/>
    <w:rsid w:val="00255599"/>
    <w:rsid w:val="002600EE"/>
    <w:rsid w:val="00261435"/>
    <w:rsid w:val="0026285E"/>
    <w:rsid w:val="00265EF0"/>
    <w:rsid w:val="0026795D"/>
    <w:rsid w:val="00270BFB"/>
    <w:rsid w:val="00272DFE"/>
    <w:rsid w:val="002749F2"/>
    <w:rsid w:val="00276596"/>
    <w:rsid w:val="00276C8C"/>
    <w:rsid w:val="0028108E"/>
    <w:rsid w:val="002815A3"/>
    <w:rsid w:val="00281E91"/>
    <w:rsid w:val="002A1B4D"/>
    <w:rsid w:val="002A1C1F"/>
    <w:rsid w:val="002A71C2"/>
    <w:rsid w:val="002B3042"/>
    <w:rsid w:val="002B365E"/>
    <w:rsid w:val="002B419C"/>
    <w:rsid w:val="002B471B"/>
    <w:rsid w:val="002B5149"/>
    <w:rsid w:val="002B5329"/>
    <w:rsid w:val="002B54FD"/>
    <w:rsid w:val="002B579D"/>
    <w:rsid w:val="002B58C1"/>
    <w:rsid w:val="002B60DB"/>
    <w:rsid w:val="002B69FB"/>
    <w:rsid w:val="002B7397"/>
    <w:rsid w:val="002C1E68"/>
    <w:rsid w:val="002C584B"/>
    <w:rsid w:val="002C6658"/>
    <w:rsid w:val="002D02B2"/>
    <w:rsid w:val="002D07C1"/>
    <w:rsid w:val="002E25D3"/>
    <w:rsid w:val="002E2CCF"/>
    <w:rsid w:val="002E3639"/>
    <w:rsid w:val="002E4C5E"/>
    <w:rsid w:val="002E5FBF"/>
    <w:rsid w:val="002E72BC"/>
    <w:rsid w:val="002E7AE5"/>
    <w:rsid w:val="002E7F6E"/>
    <w:rsid w:val="002F048A"/>
    <w:rsid w:val="002F06A3"/>
    <w:rsid w:val="002F1ADB"/>
    <w:rsid w:val="002F35E1"/>
    <w:rsid w:val="002F4105"/>
    <w:rsid w:val="002F4478"/>
    <w:rsid w:val="002F4A67"/>
    <w:rsid w:val="002F51EA"/>
    <w:rsid w:val="002F5251"/>
    <w:rsid w:val="002F7D35"/>
    <w:rsid w:val="00300FB6"/>
    <w:rsid w:val="00303D5E"/>
    <w:rsid w:val="0030437F"/>
    <w:rsid w:val="003066F7"/>
    <w:rsid w:val="0030707B"/>
    <w:rsid w:val="00307D1C"/>
    <w:rsid w:val="00310A50"/>
    <w:rsid w:val="00311F4E"/>
    <w:rsid w:val="00313878"/>
    <w:rsid w:val="00313AE9"/>
    <w:rsid w:val="00314A38"/>
    <w:rsid w:val="00317145"/>
    <w:rsid w:val="00321FB0"/>
    <w:rsid w:val="00322B92"/>
    <w:rsid w:val="0032449B"/>
    <w:rsid w:val="00325725"/>
    <w:rsid w:val="0032649E"/>
    <w:rsid w:val="00331970"/>
    <w:rsid w:val="00333511"/>
    <w:rsid w:val="00334E23"/>
    <w:rsid w:val="0033605A"/>
    <w:rsid w:val="00337AFB"/>
    <w:rsid w:val="00340A6A"/>
    <w:rsid w:val="00342DAB"/>
    <w:rsid w:val="0034438B"/>
    <w:rsid w:val="0034439E"/>
    <w:rsid w:val="0034616E"/>
    <w:rsid w:val="0034718A"/>
    <w:rsid w:val="00350067"/>
    <w:rsid w:val="003511F5"/>
    <w:rsid w:val="0035140B"/>
    <w:rsid w:val="00352BB4"/>
    <w:rsid w:val="00352BBE"/>
    <w:rsid w:val="003535C7"/>
    <w:rsid w:val="00353AF8"/>
    <w:rsid w:val="00353C0A"/>
    <w:rsid w:val="00354767"/>
    <w:rsid w:val="00355355"/>
    <w:rsid w:val="00360859"/>
    <w:rsid w:val="0036118D"/>
    <w:rsid w:val="003648EF"/>
    <w:rsid w:val="00366C74"/>
    <w:rsid w:val="003713A3"/>
    <w:rsid w:val="00372F81"/>
    <w:rsid w:val="00373590"/>
    <w:rsid w:val="00374CD4"/>
    <w:rsid w:val="003769C2"/>
    <w:rsid w:val="00386F3B"/>
    <w:rsid w:val="0038717F"/>
    <w:rsid w:val="0038793A"/>
    <w:rsid w:val="003905F3"/>
    <w:rsid w:val="00390742"/>
    <w:rsid w:val="003911D2"/>
    <w:rsid w:val="00392ACA"/>
    <w:rsid w:val="003A0524"/>
    <w:rsid w:val="003A1E5C"/>
    <w:rsid w:val="003A2B95"/>
    <w:rsid w:val="003A3C00"/>
    <w:rsid w:val="003A46B3"/>
    <w:rsid w:val="003A4AB3"/>
    <w:rsid w:val="003A65E8"/>
    <w:rsid w:val="003A6B54"/>
    <w:rsid w:val="003B0351"/>
    <w:rsid w:val="003B468D"/>
    <w:rsid w:val="003B49A0"/>
    <w:rsid w:val="003B7407"/>
    <w:rsid w:val="003B76DB"/>
    <w:rsid w:val="003B77A9"/>
    <w:rsid w:val="003C01D1"/>
    <w:rsid w:val="003C056E"/>
    <w:rsid w:val="003C2A47"/>
    <w:rsid w:val="003C2D17"/>
    <w:rsid w:val="003C41CF"/>
    <w:rsid w:val="003C4A4D"/>
    <w:rsid w:val="003C5B05"/>
    <w:rsid w:val="003C5B65"/>
    <w:rsid w:val="003C6FCB"/>
    <w:rsid w:val="003D1320"/>
    <w:rsid w:val="003D171B"/>
    <w:rsid w:val="003D21E1"/>
    <w:rsid w:val="003D52DF"/>
    <w:rsid w:val="003D5F54"/>
    <w:rsid w:val="003E0974"/>
    <w:rsid w:val="003E0C68"/>
    <w:rsid w:val="003E1874"/>
    <w:rsid w:val="003E1BD8"/>
    <w:rsid w:val="003E3FC4"/>
    <w:rsid w:val="003E53FC"/>
    <w:rsid w:val="003F16FC"/>
    <w:rsid w:val="003F1FD3"/>
    <w:rsid w:val="003F352D"/>
    <w:rsid w:val="003F3886"/>
    <w:rsid w:val="003F5782"/>
    <w:rsid w:val="003F5E5E"/>
    <w:rsid w:val="003F5FAD"/>
    <w:rsid w:val="003F7A25"/>
    <w:rsid w:val="0040034E"/>
    <w:rsid w:val="00400682"/>
    <w:rsid w:val="00407F2B"/>
    <w:rsid w:val="00411885"/>
    <w:rsid w:val="004132F4"/>
    <w:rsid w:val="00417D25"/>
    <w:rsid w:val="004216F1"/>
    <w:rsid w:val="00421F0F"/>
    <w:rsid w:val="004221F6"/>
    <w:rsid w:val="004267C0"/>
    <w:rsid w:val="004306A9"/>
    <w:rsid w:val="0043333B"/>
    <w:rsid w:val="00433E20"/>
    <w:rsid w:val="0043496F"/>
    <w:rsid w:val="00434CB0"/>
    <w:rsid w:val="00435CEF"/>
    <w:rsid w:val="00440BF0"/>
    <w:rsid w:val="0044220C"/>
    <w:rsid w:val="00442FFC"/>
    <w:rsid w:val="00450C67"/>
    <w:rsid w:val="004537F7"/>
    <w:rsid w:val="004548EB"/>
    <w:rsid w:val="004572F4"/>
    <w:rsid w:val="004613B9"/>
    <w:rsid w:val="00462A19"/>
    <w:rsid w:val="00463090"/>
    <w:rsid w:val="00464955"/>
    <w:rsid w:val="004660C8"/>
    <w:rsid w:val="00471343"/>
    <w:rsid w:val="00472962"/>
    <w:rsid w:val="0047296D"/>
    <w:rsid w:val="00473834"/>
    <w:rsid w:val="004746D8"/>
    <w:rsid w:val="00476D57"/>
    <w:rsid w:val="004808BC"/>
    <w:rsid w:val="00482ABC"/>
    <w:rsid w:val="00484A98"/>
    <w:rsid w:val="00484C48"/>
    <w:rsid w:val="004870B2"/>
    <w:rsid w:val="004922A2"/>
    <w:rsid w:val="0049569C"/>
    <w:rsid w:val="00495F20"/>
    <w:rsid w:val="00497E07"/>
    <w:rsid w:val="004A28EA"/>
    <w:rsid w:val="004A4E23"/>
    <w:rsid w:val="004A6B0A"/>
    <w:rsid w:val="004A72E5"/>
    <w:rsid w:val="004B35BB"/>
    <w:rsid w:val="004B678C"/>
    <w:rsid w:val="004C00A3"/>
    <w:rsid w:val="004C0DA6"/>
    <w:rsid w:val="004C1831"/>
    <w:rsid w:val="004C26AE"/>
    <w:rsid w:val="004C78BA"/>
    <w:rsid w:val="004D0041"/>
    <w:rsid w:val="004D04E7"/>
    <w:rsid w:val="004D0526"/>
    <w:rsid w:val="004D0860"/>
    <w:rsid w:val="004D303D"/>
    <w:rsid w:val="004D3DFD"/>
    <w:rsid w:val="004D5B68"/>
    <w:rsid w:val="004D6CC9"/>
    <w:rsid w:val="004D758C"/>
    <w:rsid w:val="004E1195"/>
    <w:rsid w:val="004E4A64"/>
    <w:rsid w:val="004E58C3"/>
    <w:rsid w:val="004E6BDC"/>
    <w:rsid w:val="004F08E1"/>
    <w:rsid w:val="004F092D"/>
    <w:rsid w:val="004F6693"/>
    <w:rsid w:val="005005C9"/>
    <w:rsid w:val="005052A0"/>
    <w:rsid w:val="005101AA"/>
    <w:rsid w:val="00512FF7"/>
    <w:rsid w:val="00513699"/>
    <w:rsid w:val="00522E6F"/>
    <w:rsid w:val="00523D46"/>
    <w:rsid w:val="005254BC"/>
    <w:rsid w:val="00527A9D"/>
    <w:rsid w:val="005301C5"/>
    <w:rsid w:val="005303D7"/>
    <w:rsid w:val="00532810"/>
    <w:rsid w:val="0053441E"/>
    <w:rsid w:val="0053615E"/>
    <w:rsid w:val="0054236E"/>
    <w:rsid w:val="0054257C"/>
    <w:rsid w:val="005428EC"/>
    <w:rsid w:val="00543CE1"/>
    <w:rsid w:val="00544896"/>
    <w:rsid w:val="005475DE"/>
    <w:rsid w:val="00550BA2"/>
    <w:rsid w:val="00552CF9"/>
    <w:rsid w:val="00552DDD"/>
    <w:rsid w:val="00562E77"/>
    <w:rsid w:val="00563FE2"/>
    <w:rsid w:val="00564E98"/>
    <w:rsid w:val="00566489"/>
    <w:rsid w:val="00566F0E"/>
    <w:rsid w:val="005703CA"/>
    <w:rsid w:val="005719E3"/>
    <w:rsid w:val="005724D1"/>
    <w:rsid w:val="00573B4C"/>
    <w:rsid w:val="00574DF8"/>
    <w:rsid w:val="005753CD"/>
    <w:rsid w:val="00577EDD"/>
    <w:rsid w:val="005827A8"/>
    <w:rsid w:val="00584AE2"/>
    <w:rsid w:val="00585633"/>
    <w:rsid w:val="005918EA"/>
    <w:rsid w:val="0059226D"/>
    <w:rsid w:val="00592B24"/>
    <w:rsid w:val="00595CBE"/>
    <w:rsid w:val="00597919"/>
    <w:rsid w:val="005A071D"/>
    <w:rsid w:val="005A0842"/>
    <w:rsid w:val="005A0D14"/>
    <w:rsid w:val="005A379F"/>
    <w:rsid w:val="005A492C"/>
    <w:rsid w:val="005A5748"/>
    <w:rsid w:val="005A71A9"/>
    <w:rsid w:val="005B2C1A"/>
    <w:rsid w:val="005B4903"/>
    <w:rsid w:val="005B4E4F"/>
    <w:rsid w:val="005B5883"/>
    <w:rsid w:val="005B681D"/>
    <w:rsid w:val="005C074F"/>
    <w:rsid w:val="005C4EE9"/>
    <w:rsid w:val="005D1E02"/>
    <w:rsid w:val="005D4567"/>
    <w:rsid w:val="005D4FAF"/>
    <w:rsid w:val="005D6BD9"/>
    <w:rsid w:val="005D751E"/>
    <w:rsid w:val="005E018A"/>
    <w:rsid w:val="005E3685"/>
    <w:rsid w:val="005E6245"/>
    <w:rsid w:val="005F1971"/>
    <w:rsid w:val="005F2BE9"/>
    <w:rsid w:val="005F31CB"/>
    <w:rsid w:val="005F3D6E"/>
    <w:rsid w:val="006050E8"/>
    <w:rsid w:val="00605764"/>
    <w:rsid w:val="006078F7"/>
    <w:rsid w:val="00612149"/>
    <w:rsid w:val="0061216F"/>
    <w:rsid w:val="00612226"/>
    <w:rsid w:val="0061254A"/>
    <w:rsid w:val="00613537"/>
    <w:rsid w:val="00614038"/>
    <w:rsid w:val="00616FB9"/>
    <w:rsid w:val="00621DF4"/>
    <w:rsid w:val="00622530"/>
    <w:rsid w:val="00622E6D"/>
    <w:rsid w:val="00623DA7"/>
    <w:rsid w:val="00625B70"/>
    <w:rsid w:val="0063012B"/>
    <w:rsid w:val="006305B0"/>
    <w:rsid w:val="0063128A"/>
    <w:rsid w:val="006343EF"/>
    <w:rsid w:val="00634A1C"/>
    <w:rsid w:val="00635E77"/>
    <w:rsid w:val="006369AF"/>
    <w:rsid w:val="00636B88"/>
    <w:rsid w:val="006372F7"/>
    <w:rsid w:val="00640A1E"/>
    <w:rsid w:val="00640D0A"/>
    <w:rsid w:val="00641F3F"/>
    <w:rsid w:val="00643F44"/>
    <w:rsid w:val="0064406C"/>
    <w:rsid w:val="00644293"/>
    <w:rsid w:val="00645260"/>
    <w:rsid w:val="00647463"/>
    <w:rsid w:val="00647ABE"/>
    <w:rsid w:val="00647B42"/>
    <w:rsid w:val="00650512"/>
    <w:rsid w:val="00654CAC"/>
    <w:rsid w:val="00654D3E"/>
    <w:rsid w:val="00656F5D"/>
    <w:rsid w:val="006626B8"/>
    <w:rsid w:val="00662CBA"/>
    <w:rsid w:val="00664050"/>
    <w:rsid w:val="0066447D"/>
    <w:rsid w:val="00664A30"/>
    <w:rsid w:val="00665773"/>
    <w:rsid w:val="00665777"/>
    <w:rsid w:val="006677EC"/>
    <w:rsid w:val="00670750"/>
    <w:rsid w:val="006735D0"/>
    <w:rsid w:val="00673610"/>
    <w:rsid w:val="006741E0"/>
    <w:rsid w:val="00674E25"/>
    <w:rsid w:val="00675459"/>
    <w:rsid w:val="00675A43"/>
    <w:rsid w:val="00675DC5"/>
    <w:rsid w:val="00675F50"/>
    <w:rsid w:val="00676CFA"/>
    <w:rsid w:val="006778F2"/>
    <w:rsid w:val="00680950"/>
    <w:rsid w:val="00683862"/>
    <w:rsid w:val="00685ECF"/>
    <w:rsid w:val="006860CA"/>
    <w:rsid w:val="00692041"/>
    <w:rsid w:val="006921F0"/>
    <w:rsid w:val="006958C2"/>
    <w:rsid w:val="006972F1"/>
    <w:rsid w:val="006A1E65"/>
    <w:rsid w:val="006A21A4"/>
    <w:rsid w:val="006A2302"/>
    <w:rsid w:val="006A2961"/>
    <w:rsid w:val="006A3BF3"/>
    <w:rsid w:val="006A5C75"/>
    <w:rsid w:val="006A61DA"/>
    <w:rsid w:val="006A69CE"/>
    <w:rsid w:val="006A71B4"/>
    <w:rsid w:val="006A7D66"/>
    <w:rsid w:val="006B0DE5"/>
    <w:rsid w:val="006B1911"/>
    <w:rsid w:val="006B4B83"/>
    <w:rsid w:val="006B5553"/>
    <w:rsid w:val="006B5989"/>
    <w:rsid w:val="006B5DC3"/>
    <w:rsid w:val="006B6E53"/>
    <w:rsid w:val="006B722B"/>
    <w:rsid w:val="006B7F25"/>
    <w:rsid w:val="006C3E6E"/>
    <w:rsid w:val="006C41C2"/>
    <w:rsid w:val="006D33F3"/>
    <w:rsid w:val="006D39A4"/>
    <w:rsid w:val="006D484A"/>
    <w:rsid w:val="006E0A9F"/>
    <w:rsid w:val="006E157B"/>
    <w:rsid w:val="006E4365"/>
    <w:rsid w:val="006E4D56"/>
    <w:rsid w:val="006E6673"/>
    <w:rsid w:val="006F0DFE"/>
    <w:rsid w:val="006F14D8"/>
    <w:rsid w:val="006F1E06"/>
    <w:rsid w:val="006F2014"/>
    <w:rsid w:val="006F26DD"/>
    <w:rsid w:val="006F27A4"/>
    <w:rsid w:val="006F3147"/>
    <w:rsid w:val="006F36C0"/>
    <w:rsid w:val="006F55BB"/>
    <w:rsid w:val="00700C75"/>
    <w:rsid w:val="00701127"/>
    <w:rsid w:val="00701FDD"/>
    <w:rsid w:val="00705132"/>
    <w:rsid w:val="00705938"/>
    <w:rsid w:val="00705AA0"/>
    <w:rsid w:val="007131AB"/>
    <w:rsid w:val="007132D2"/>
    <w:rsid w:val="00713DE6"/>
    <w:rsid w:val="00714451"/>
    <w:rsid w:val="00717545"/>
    <w:rsid w:val="00721508"/>
    <w:rsid w:val="007219AF"/>
    <w:rsid w:val="0072303D"/>
    <w:rsid w:val="00725D06"/>
    <w:rsid w:val="00731C0D"/>
    <w:rsid w:val="00733B99"/>
    <w:rsid w:val="00734401"/>
    <w:rsid w:val="00742976"/>
    <w:rsid w:val="00751255"/>
    <w:rsid w:val="00752452"/>
    <w:rsid w:val="0075278C"/>
    <w:rsid w:val="00755AD6"/>
    <w:rsid w:val="007562FF"/>
    <w:rsid w:val="007578EA"/>
    <w:rsid w:val="0076189E"/>
    <w:rsid w:val="0076337E"/>
    <w:rsid w:val="007644C2"/>
    <w:rsid w:val="007660F4"/>
    <w:rsid w:val="00766932"/>
    <w:rsid w:val="007704EA"/>
    <w:rsid w:val="00770827"/>
    <w:rsid w:val="0077336C"/>
    <w:rsid w:val="007759B1"/>
    <w:rsid w:val="00776123"/>
    <w:rsid w:val="00777929"/>
    <w:rsid w:val="00780351"/>
    <w:rsid w:val="00780868"/>
    <w:rsid w:val="00781906"/>
    <w:rsid w:val="0078412B"/>
    <w:rsid w:val="00785D6A"/>
    <w:rsid w:val="007869C7"/>
    <w:rsid w:val="00790DFC"/>
    <w:rsid w:val="00790F45"/>
    <w:rsid w:val="00791B0F"/>
    <w:rsid w:val="00796415"/>
    <w:rsid w:val="00797CFE"/>
    <w:rsid w:val="00797D28"/>
    <w:rsid w:val="007A08E8"/>
    <w:rsid w:val="007A29F9"/>
    <w:rsid w:val="007A41E9"/>
    <w:rsid w:val="007A5507"/>
    <w:rsid w:val="007A58DC"/>
    <w:rsid w:val="007A59AA"/>
    <w:rsid w:val="007A6279"/>
    <w:rsid w:val="007B05C6"/>
    <w:rsid w:val="007B0B37"/>
    <w:rsid w:val="007B0C80"/>
    <w:rsid w:val="007B2C50"/>
    <w:rsid w:val="007B525D"/>
    <w:rsid w:val="007C03F3"/>
    <w:rsid w:val="007C08EA"/>
    <w:rsid w:val="007C5322"/>
    <w:rsid w:val="007C56B3"/>
    <w:rsid w:val="007C6376"/>
    <w:rsid w:val="007C7A3A"/>
    <w:rsid w:val="007D044A"/>
    <w:rsid w:val="007D0B57"/>
    <w:rsid w:val="007D24FA"/>
    <w:rsid w:val="007D26EA"/>
    <w:rsid w:val="007D57BE"/>
    <w:rsid w:val="007E176D"/>
    <w:rsid w:val="007E1903"/>
    <w:rsid w:val="007E211B"/>
    <w:rsid w:val="007E29B6"/>
    <w:rsid w:val="007E2B11"/>
    <w:rsid w:val="007E5943"/>
    <w:rsid w:val="007E5EC8"/>
    <w:rsid w:val="007E7456"/>
    <w:rsid w:val="007E7C95"/>
    <w:rsid w:val="007F078E"/>
    <w:rsid w:val="007F14A2"/>
    <w:rsid w:val="007F189B"/>
    <w:rsid w:val="007F19D0"/>
    <w:rsid w:val="007F2B16"/>
    <w:rsid w:val="007F7882"/>
    <w:rsid w:val="008005F1"/>
    <w:rsid w:val="00800FF0"/>
    <w:rsid w:val="00801BA6"/>
    <w:rsid w:val="00802201"/>
    <w:rsid w:val="00802A78"/>
    <w:rsid w:val="00802A7E"/>
    <w:rsid w:val="0080323A"/>
    <w:rsid w:val="008039F6"/>
    <w:rsid w:val="00804977"/>
    <w:rsid w:val="008051DC"/>
    <w:rsid w:val="00806309"/>
    <w:rsid w:val="00806411"/>
    <w:rsid w:val="008072D1"/>
    <w:rsid w:val="00811CFD"/>
    <w:rsid w:val="00811ECE"/>
    <w:rsid w:val="00812AE6"/>
    <w:rsid w:val="00812CB2"/>
    <w:rsid w:val="0081379B"/>
    <w:rsid w:val="0081527D"/>
    <w:rsid w:val="0081642A"/>
    <w:rsid w:val="0081669A"/>
    <w:rsid w:val="00816EEE"/>
    <w:rsid w:val="00822AB8"/>
    <w:rsid w:val="008239DE"/>
    <w:rsid w:val="00824F8D"/>
    <w:rsid w:val="008252FD"/>
    <w:rsid w:val="00825B14"/>
    <w:rsid w:val="00826642"/>
    <w:rsid w:val="008268DC"/>
    <w:rsid w:val="0083017C"/>
    <w:rsid w:val="00830C50"/>
    <w:rsid w:val="008313B1"/>
    <w:rsid w:val="00833A03"/>
    <w:rsid w:val="00843356"/>
    <w:rsid w:val="00843A56"/>
    <w:rsid w:val="00843FFF"/>
    <w:rsid w:val="00844928"/>
    <w:rsid w:val="008468D5"/>
    <w:rsid w:val="00846959"/>
    <w:rsid w:val="0084789A"/>
    <w:rsid w:val="00847C1D"/>
    <w:rsid w:val="008503C5"/>
    <w:rsid w:val="0085085A"/>
    <w:rsid w:val="00850C2D"/>
    <w:rsid w:val="00851379"/>
    <w:rsid w:val="008521BC"/>
    <w:rsid w:val="008530C8"/>
    <w:rsid w:val="00857D6E"/>
    <w:rsid w:val="00857F0E"/>
    <w:rsid w:val="0086112C"/>
    <w:rsid w:val="008614C3"/>
    <w:rsid w:val="00861545"/>
    <w:rsid w:val="00865C8B"/>
    <w:rsid w:val="008667F0"/>
    <w:rsid w:val="00867693"/>
    <w:rsid w:val="008676CD"/>
    <w:rsid w:val="0087006E"/>
    <w:rsid w:val="00871A16"/>
    <w:rsid w:val="00872750"/>
    <w:rsid w:val="00873177"/>
    <w:rsid w:val="008734E6"/>
    <w:rsid w:val="0087520B"/>
    <w:rsid w:val="0087558B"/>
    <w:rsid w:val="008766F2"/>
    <w:rsid w:val="00877DEB"/>
    <w:rsid w:val="008816F3"/>
    <w:rsid w:val="00881E78"/>
    <w:rsid w:val="008820AD"/>
    <w:rsid w:val="00882891"/>
    <w:rsid w:val="00883555"/>
    <w:rsid w:val="00883627"/>
    <w:rsid w:val="00884E84"/>
    <w:rsid w:val="00886AC8"/>
    <w:rsid w:val="00892341"/>
    <w:rsid w:val="008925D3"/>
    <w:rsid w:val="00894449"/>
    <w:rsid w:val="00894E81"/>
    <w:rsid w:val="00897022"/>
    <w:rsid w:val="008978EB"/>
    <w:rsid w:val="00897B40"/>
    <w:rsid w:val="008A0857"/>
    <w:rsid w:val="008A1EC2"/>
    <w:rsid w:val="008A32D4"/>
    <w:rsid w:val="008A3E49"/>
    <w:rsid w:val="008A483A"/>
    <w:rsid w:val="008A5777"/>
    <w:rsid w:val="008A5968"/>
    <w:rsid w:val="008B1B88"/>
    <w:rsid w:val="008B2145"/>
    <w:rsid w:val="008B2CBA"/>
    <w:rsid w:val="008B4C95"/>
    <w:rsid w:val="008B4D1A"/>
    <w:rsid w:val="008B682B"/>
    <w:rsid w:val="008B6EAD"/>
    <w:rsid w:val="008C0270"/>
    <w:rsid w:val="008C16BB"/>
    <w:rsid w:val="008C3620"/>
    <w:rsid w:val="008C4ED7"/>
    <w:rsid w:val="008C657F"/>
    <w:rsid w:val="008C6DD1"/>
    <w:rsid w:val="008C7266"/>
    <w:rsid w:val="008C7A22"/>
    <w:rsid w:val="008C7B2B"/>
    <w:rsid w:val="008D16DA"/>
    <w:rsid w:val="008D424A"/>
    <w:rsid w:val="008D6EC1"/>
    <w:rsid w:val="008D7A6E"/>
    <w:rsid w:val="008E0D1C"/>
    <w:rsid w:val="008E1C45"/>
    <w:rsid w:val="008E1FC4"/>
    <w:rsid w:val="008E2C6B"/>
    <w:rsid w:val="008E39AA"/>
    <w:rsid w:val="008F01FD"/>
    <w:rsid w:val="008F0DC1"/>
    <w:rsid w:val="008F342F"/>
    <w:rsid w:val="008F43BC"/>
    <w:rsid w:val="008F7873"/>
    <w:rsid w:val="00900DF6"/>
    <w:rsid w:val="009019F2"/>
    <w:rsid w:val="009048EA"/>
    <w:rsid w:val="00907B5D"/>
    <w:rsid w:val="00907F44"/>
    <w:rsid w:val="00910826"/>
    <w:rsid w:val="009111A5"/>
    <w:rsid w:val="00912AAA"/>
    <w:rsid w:val="00915767"/>
    <w:rsid w:val="009216CA"/>
    <w:rsid w:val="00921993"/>
    <w:rsid w:val="00921A24"/>
    <w:rsid w:val="0092216E"/>
    <w:rsid w:val="0092363E"/>
    <w:rsid w:val="00923A74"/>
    <w:rsid w:val="00923A8A"/>
    <w:rsid w:val="00924A7B"/>
    <w:rsid w:val="00924C18"/>
    <w:rsid w:val="00931413"/>
    <w:rsid w:val="0093228A"/>
    <w:rsid w:val="00932BC1"/>
    <w:rsid w:val="00934C1D"/>
    <w:rsid w:val="00935243"/>
    <w:rsid w:val="00940CA3"/>
    <w:rsid w:val="00941608"/>
    <w:rsid w:val="00941A0A"/>
    <w:rsid w:val="00942866"/>
    <w:rsid w:val="00942911"/>
    <w:rsid w:val="00944AA7"/>
    <w:rsid w:val="00946460"/>
    <w:rsid w:val="00947F59"/>
    <w:rsid w:val="00950C01"/>
    <w:rsid w:val="00951EDE"/>
    <w:rsid w:val="0095271F"/>
    <w:rsid w:val="00953EDA"/>
    <w:rsid w:val="00954D68"/>
    <w:rsid w:val="009554BB"/>
    <w:rsid w:val="00960411"/>
    <w:rsid w:val="00963328"/>
    <w:rsid w:val="00964C5D"/>
    <w:rsid w:val="0096532C"/>
    <w:rsid w:val="009654B8"/>
    <w:rsid w:val="00965675"/>
    <w:rsid w:val="0096700E"/>
    <w:rsid w:val="00970ADD"/>
    <w:rsid w:val="009711E1"/>
    <w:rsid w:val="00971BB6"/>
    <w:rsid w:val="00973CD2"/>
    <w:rsid w:val="00974257"/>
    <w:rsid w:val="009748EC"/>
    <w:rsid w:val="009750B5"/>
    <w:rsid w:val="0097631A"/>
    <w:rsid w:val="00976D44"/>
    <w:rsid w:val="00976EB2"/>
    <w:rsid w:val="00977C26"/>
    <w:rsid w:val="00977CEB"/>
    <w:rsid w:val="0098098B"/>
    <w:rsid w:val="00981FF8"/>
    <w:rsid w:val="00982281"/>
    <w:rsid w:val="00983E4A"/>
    <w:rsid w:val="009852A1"/>
    <w:rsid w:val="00987F80"/>
    <w:rsid w:val="0099322F"/>
    <w:rsid w:val="0099429B"/>
    <w:rsid w:val="00994349"/>
    <w:rsid w:val="00994A2A"/>
    <w:rsid w:val="009957E1"/>
    <w:rsid w:val="009977BD"/>
    <w:rsid w:val="009A1838"/>
    <w:rsid w:val="009A3078"/>
    <w:rsid w:val="009A36C1"/>
    <w:rsid w:val="009A434F"/>
    <w:rsid w:val="009A4530"/>
    <w:rsid w:val="009A74BB"/>
    <w:rsid w:val="009B1CDB"/>
    <w:rsid w:val="009B37FC"/>
    <w:rsid w:val="009B4970"/>
    <w:rsid w:val="009B593D"/>
    <w:rsid w:val="009C21F7"/>
    <w:rsid w:val="009C292B"/>
    <w:rsid w:val="009C3609"/>
    <w:rsid w:val="009C3932"/>
    <w:rsid w:val="009C43CF"/>
    <w:rsid w:val="009D0C14"/>
    <w:rsid w:val="009D20BA"/>
    <w:rsid w:val="009D2FEA"/>
    <w:rsid w:val="009D3041"/>
    <w:rsid w:val="009D462F"/>
    <w:rsid w:val="009D507E"/>
    <w:rsid w:val="009D731A"/>
    <w:rsid w:val="009E0F36"/>
    <w:rsid w:val="009E0FBD"/>
    <w:rsid w:val="009E133A"/>
    <w:rsid w:val="009E2CDE"/>
    <w:rsid w:val="009E4FFC"/>
    <w:rsid w:val="009E549D"/>
    <w:rsid w:val="009E66B7"/>
    <w:rsid w:val="009E6710"/>
    <w:rsid w:val="009E7ACE"/>
    <w:rsid w:val="009F096B"/>
    <w:rsid w:val="009F4F4D"/>
    <w:rsid w:val="009F6E57"/>
    <w:rsid w:val="00A05351"/>
    <w:rsid w:val="00A07ED0"/>
    <w:rsid w:val="00A11DA2"/>
    <w:rsid w:val="00A11F64"/>
    <w:rsid w:val="00A175A6"/>
    <w:rsid w:val="00A20906"/>
    <w:rsid w:val="00A20E34"/>
    <w:rsid w:val="00A25899"/>
    <w:rsid w:val="00A32608"/>
    <w:rsid w:val="00A32BBE"/>
    <w:rsid w:val="00A3327A"/>
    <w:rsid w:val="00A343D9"/>
    <w:rsid w:val="00A36396"/>
    <w:rsid w:val="00A36EBB"/>
    <w:rsid w:val="00A36FEB"/>
    <w:rsid w:val="00A40A2A"/>
    <w:rsid w:val="00A44F3D"/>
    <w:rsid w:val="00A45506"/>
    <w:rsid w:val="00A508F9"/>
    <w:rsid w:val="00A50F35"/>
    <w:rsid w:val="00A52998"/>
    <w:rsid w:val="00A52F7A"/>
    <w:rsid w:val="00A53C95"/>
    <w:rsid w:val="00A566F2"/>
    <w:rsid w:val="00A5700E"/>
    <w:rsid w:val="00A573B0"/>
    <w:rsid w:val="00A60956"/>
    <w:rsid w:val="00A626B5"/>
    <w:rsid w:val="00A62F34"/>
    <w:rsid w:val="00A64056"/>
    <w:rsid w:val="00A70234"/>
    <w:rsid w:val="00A722AE"/>
    <w:rsid w:val="00A72566"/>
    <w:rsid w:val="00A72D26"/>
    <w:rsid w:val="00A74BA9"/>
    <w:rsid w:val="00A82DDA"/>
    <w:rsid w:val="00A85DD7"/>
    <w:rsid w:val="00A86B7A"/>
    <w:rsid w:val="00A870BC"/>
    <w:rsid w:val="00A93C03"/>
    <w:rsid w:val="00A95256"/>
    <w:rsid w:val="00A95328"/>
    <w:rsid w:val="00A95992"/>
    <w:rsid w:val="00AA05D5"/>
    <w:rsid w:val="00AA1DE7"/>
    <w:rsid w:val="00AA2684"/>
    <w:rsid w:val="00AA41A6"/>
    <w:rsid w:val="00AA557A"/>
    <w:rsid w:val="00AA6761"/>
    <w:rsid w:val="00AA678A"/>
    <w:rsid w:val="00AA6B03"/>
    <w:rsid w:val="00AA701C"/>
    <w:rsid w:val="00AA7D8F"/>
    <w:rsid w:val="00AB011A"/>
    <w:rsid w:val="00AB22A7"/>
    <w:rsid w:val="00AB23F5"/>
    <w:rsid w:val="00AB24E6"/>
    <w:rsid w:val="00AB480F"/>
    <w:rsid w:val="00AB481F"/>
    <w:rsid w:val="00AB5318"/>
    <w:rsid w:val="00AB5EE9"/>
    <w:rsid w:val="00AC1415"/>
    <w:rsid w:val="00AC5393"/>
    <w:rsid w:val="00AC6792"/>
    <w:rsid w:val="00AC7B87"/>
    <w:rsid w:val="00AD009B"/>
    <w:rsid w:val="00AD3F1D"/>
    <w:rsid w:val="00AD5A65"/>
    <w:rsid w:val="00AD6B1F"/>
    <w:rsid w:val="00AD7687"/>
    <w:rsid w:val="00AD7B00"/>
    <w:rsid w:val="00AE070E"/>
    <w:rsid w:val="00AE0C26"/>
    <w:rsid w:val="00AE3261"/>
    <w:rsid w:val="00AE3FF7"/>
    <w:rsid w:val="00AE5F4D"/>
    <w:rsid w:val="00AE5FF5"/>
    <w:rsid w:val="00AE64B4"/>
    <w:rsid w:val="00AE6D82"/>
    <w:rsid w:val="00AE7015"/>
    <w:rsid w:val="00AF1E5F"/>
    <w:rsid w:val="00AF3E7B"/>
    <w:rsid w:val="00AF4814"/>
    <w:rsid w:val="00AF7E4C"/>
    <w:rsid w:val="00B007DD"/>
    <w:rsid w:val="00B0413E"/>
    <w:rsid w:val="00B04157"/>
    <w:rsid w:val="00B0491D"/>
    <w:rsid w:val="00B04A8B"/>
    <w:rsid w:val="00B05692"/>
    <w:rsid w:val="00B06386"/>
    <w:rsid w:val="00B128CA"/>
    <w:rsid w:val="00B15014"/>
    <w:rsid w:val="00B150DC"/>
    <w:rsid w:val="00B15A37"/>
    <w:rsid w:val="00B15E1E"/>
    <w:rsid w:val="00B17468"/>
    <w:rsid w:val="00B174B2"/>
    <w:rsid w:val="00B22A3E"/>
    <w:rsid w:val="00B22A5E"/>
    <w:rsid w:val="00B24D2E"/>
    <w:rsid w:val="00B24F41"/>
    <w:rsid w:val="00B2560C"/>
    <w:rsid w:val="00B26A12"/>
    <w:rsid w:val="00B26DB3"/>
    <w:rsid w:val="00B31135"/>
    <w:rsid w:val="00B34723"/>
    <w:rsid w:val="00B349A4"/>
    <w:rsid w:val="00B35050"/>
    <w:rsid w:val="00B36770"/>
    <w:rsid w:val="00B402E9"/>
    <w:rsid w:val="00B42B42"/>
    <w:rsid w:val="00B4311A"/>
    <w:rsid w:val="00B46C96"/>
    <w:rsid w:val="00B47058"/>
    <w:rsid w:val="00B4715E"/>
    <w:rsid w:val="00B50CF0"/>
    <w:rsid w:val="00B5149E"/>
    <w:rsid w:val="00B519BB"/>
    <w:rsid w:val="00B5321A"/>
    <w:rsid w:val="00B55129"/>
    <w:rsid w:val="00B62E93"/>
    <w:rsid w:val="00B640EE"/>
    <w:rsid w:val="00B64634"/>
    <w:rsid w:val="00B64747"/>
    <w:rsid w:val="00B6532B"/>
    <w:rsid w:val="00B65C77"/>
    <w:rsid w:val="00B75FC8"/>
    <w:rsid w:val="00B766C2"/>
    <w:rsid w:val="00B76C18"/>
    <w:rsid w:val="00B77459"/>
    <w:rsid w:val="00B805AF"/>
    <w:rsid w:val="00B80769"/>
    <w:rsid w:val="00B81201"/>
    <w:rsid w:val="00B82214"/>
    <w:rsid w:val="00B8289E"/>
    <w:rsid w:val="00B83786"/>
    <w:rsid w:val="00B8521F"/>
    <w:rsid w:val="00B873B8"/>
    <w:rsid w:val="00B913D5"/>
    <w:rsid w:val="00B914F1"/>
    <w:rsid w:val="00B91FD7"/>
    <w:rsid w:val="00B95396"/>
    <w:rsid w:val="00B9556F"/>
    <w:rsid w:val="00B95E3A"/>
    <w:rsid w:val="00B96C37"/>
    <w:rsid w:val="00BA1E23"/>
    <w:rsid w:val="00BA1E95"/>
    <w:rsid w:val="00BA2ED4"/>
    <w:rsid w:val="00BA4682"/>
    <w:rsid w:val="00BA5CC5"/>
    <w:rsid w:val="00BA631E"/>
    <w:rsid w:val="00BA7988"/>
    <w:rsid w:val="00BB02A3"/>
    <w:rsid w:val="00BB036D"/>
    <w:rsid w:val="00BB177C"/>
    <w:rsid w:val="00BB1B35"/>
    <w:rsid w:val="00BB5E10"/>
    <w:rsid w:val="00BB6F73"/>
    <w:rsid w:val="00BB7122"/>
    <w:rsid w:val="00BB72FD"/>
    <w:rsid w:val="00BC005E"/>
    <w:rsid w:val="00BC1391"/>
    <w:rsid w:val="00BC17A0"/>
    <w:rsid w:val="00BC1C16"/>
    <w:rsid w:val="00BC22D1"/>
    <w:rsid w:val="00BC43E6"/>
    <w:rsid w:val="00BC4999"/>
    <w:rsid w:val="00BD0CA1"/>
    <w:rsid w:val="00BD0DC5"/>
    <w:rsid w:val="00BD235B"/>
    <w:rsid w:val="00BD27A6"/>
    <w:rsid w:val="00BD4556"/>
    <w:rsid w:val="00BD459A"/>
    <w:rsid w:val="00BD60CC"/>
    <w:rsid w:val="00BD6BC5"/>
    <w:rsid w:val="00BD6C3F"/>
    <w:rsid w:val="00BD7D5F"/>
    <w:rsid w:val="00BD7F52"/>
    <w:rsid w:val="00BE679B"/>
    <w:rsid w:val="00BE6F21"/>
    <w:rsid w:val="00BE723D"/>
    <w:rsid w:val="00BF2107"/>
    <w:rsid w:val="00BF43B6"/>
    <w:rsid w:val="00BF5817"/>
    <w:rsid w:val="00BF5896"/>
    <w:rsid w:val="00BF6CB6"/>
    <w:rsid w:val="00C00FB5"/>
    <w:rsid w:val="00C02FAD"/>
    <w:rsid w:val="00C076CE"/>
    <w:rsid w:val="00C16C5C"/>
    <w:rsid w:val="00C22465"/>
    <w:rsid w:val="00C22616"/>
    <w:rsid w:val="00C2350C"/>
    <w:rsid w:val="00C251DB"/>
    <w:rsid w:val="00C2569A"/>
    <w:rsid w:val="00C26106"/>
    <w:rsid w:val="00C26B16"/>
    <w:rsid w:val="00C276BD"/>
    <w:rsid w:val="00C3033E"/>
    <w:rsid w:val="00C3124E"/>
    <w:rsid w:val="00C3426F"/>
    <w:rsid w:val="00C345B3"/>
    <w:rsid w:val="00C34763"/>
    <w:rsid w:val="00C35C93"/>
    <w:rsid w:val="00C360B3"/>
    <w:rsid w:val="00C36AF3"/>
    <w:rsid w:val="00C37A7D"/>
    <w:rsid w:val="00C43182"/>
    <w:rsid w:val="00C44442"/>
    <w:rsid w:val="00C446A2"/>
    <w:rsid w:val="00C44FD3"/>
    <w:rsid w:val="00C465D5"/>
    <w:rsid w:val="00C467C9"/>
    <w:rsid w:val="00C5122C"/>
    <w:rsid w:val="00C51CBC"/>
    <w:rsid w:val="00C51FD4"/>
    <w:rsid w:val="00C53687"/>
    <w:rsid w:val="00C55C80"/>
    <w:rsid w:val="00C55CFC"/>
    <w:rsid w:val="00C61A2F"/>
    <w:rsid w:val="00C62A93"/>
    <w:rsid w:val="00C6367E"/>
    <w:rsid w:val="00C659BB"/>
    <w:rsid w:val="00C66C01"/>
    <w:rsid w:val="00C726C4"/>
    <w:rsid w:val="00C72CAF"/>
    <w:rsid w:val="00C80B2B"/>
    <w:rsid w:val="00C8298C"/>
    <w:rsid w:val="00C844A8"/>
    <w:rsid w:val="00C907E7"/>
    <w:rsid w:val="00C90E31"/>
    <w:rsid w:val="00C91458"/>
    <w:rsid w:val="00C932FA"/>
    <w:rsid w:val="00C94799"/>
    <w:rsid w:val="00C948A2"/>
    <w:rsid w:val="00C95578"/>
    <w:rsid w:val="00C955C5"/>
    <w:rsid w:val="00C96B55"/>
    <w:rsid w:val="00C97234"/>
    <w:rsid w:val="00C972C9"/>
    <w:rsid w:val="00CA060F"/>
    <w:rsid w:val="00CA18E9"/>
    <w:rsid w:val="00CA3B11"/>
    <w:rsid w:val="00CA4F06"/>
    <w:rsid w:val="00CA5E35"/>
    <w:rsid w:val="00CA72B2"/>
    <w:rsid w:val="00CB0ACA"/>
    <w:rsid w:val="00CB2938"/>
    <w:rsid w:val="00CB2E43"/>
    <w:rsid w:val="00CB61A2"/>
    <w:rsid w:val="00CB6487"/>
    <w:rsid w:val="00CB6A51"/>
    <w:rsid w:val="00CB6EAD"/>
    <w:rsid w:val="00CC0A1F"/>
    <w:rsid w:val="00CC21B2"/>
    <w:rsid w:val="00CC308C"/>
    <w:rsid w:val="00CC3B5C"/>
    <w:rsid w:val="00CC40ED"/>
    <w:rsid w:val="00CD0315"/>
    <w:rsid w:val="00CD0419"/>
    <w:rsid w:val="00CD195B"/>
    <w:rsid w:val="00CD27D5"/>
    <w:rsid w:val="00CD484D"/>
    <w:rsid w:val="00CD6329"/>
    <w:rsid w:val="00CD65DF"/>
    <w:rsid w:val="00CE1EE1"/>
    <w:rsid w:val="00CE5EB8"/>
    <w:rsid w:val="00CE716D"/>
    <w:rsid w:val="00CE7FA2"/>
    <w:rsid w:val="00CF2B72"/>
    <w:rsid w:val="00CF4256"/>
    <w:rsid w:val="00D0213E"/>
    <w:rsid w:val="00D0398E"/>
    <w:rsid w:val="00D05CB0"/>
    <w:rsid w:val="00D06CE1"/>
    <w:rsid w:val="00D125AE"/>
    <w:rsid w:val="00D12ACB"/>
    <w:rsid w:val="00D13A68"/>
    <w:rsid w:val="00D15522"/>
    <w:rsid w:val="00D175B9"/>
    <w:rsid w:val="00D2033B"/>
    <w:rsid w:val="00D224FE"/>
    <w:rsid w:val="00D23636"/>
    <w:rsid w:val="00D23FF1"/>
    <w:rsid w:val="00D24F07"/>
    <w:rsid w:val="00D255BE"/>
    <w:rsid w:val="00D25D81"/>
    <w:rsid w:val="00D26B0F"/>
    <w:rsid w:val="00D27711"/>
    <w:rsid w:val="00D27B00"/>
    <w:rsid w:val="00D30599"/>
    <w:rsid w:val="00D347B3"/>
    <w:rsid w:val="00D36878"/>
    <w:rsid w:val="00D4088C"/>
    <w:rsid w:val="00D41E76"/>
    <w:rsid w:val="00D42676"/>
    <w:rsid w:val="00D43D78"/>
    <w:rsid w:val="00D44A5C"/>
    <w:rsid w:val="00D458F1"/>
    <w:rsid w:val="00D5138D"/>
    <w:rsid w:val="00D52557"/>
    <w:rsid w:val="00D535BA"/>
    <w:rsid w:val="00D542B5"/>
    <w:rsid w:val="00D5451B"/>
    <w:rsid w:val="00D54575"/>
    <w:rsid w:val="00D54636"/>
    <w:rsid w:val="00D56FCA"/>
    <w:rsid w:val="00D639D7"/>
    <w:rsid w:val="00D65918"/>
    <w:rsid w:val="00D65E6A"/>
    <w:rsid w:val="00D67E82"/>
    <w:rsid w:val="00D70D25"/>
    <w:rsid w:val="00D710E6"/>
    <w:rsid w:val="00D73E18"/>
    <w:rsid w:val="00D74774"/>
    <w:rsid w:val="00D75E9B"/>
    <w:rsid w:val="00D76050"/>
    <w:rsid w:val="00D76B63"/>
    <w:rsid w:val="00D7762F"/>
    <w:rsid w:val="00D81549"/>
    <w:rsid w:val="00D817D6"/>
    <w:rsid w:val="00D850C8"/>
    <w:rsid w:val="00D852EE"/>
    <w:rsid w:val="00D87D25"/>
    <w:rsid w:val="00D90E64"/>
    <w:rsid w:val="00D917BD"/>
    <w:rsid w:val="00D91ABE"/>
    <w:rsid w:val="00D92A24"/>
    <w:rsid w:val="00D93056"/>
    <w:rsid w:val="00D94456"/>
    <w:rsid w:val="00D9705E"/>
    <w:rsid w:val="00DA1768"/>
    <w:rsid w:val="00DA1BD3"/>
    <w:rsid w:val="00DA39B9"/>
    <w:rsid w:val="00DA53AC"/>
    <w:rsid w:val="00DB301E"/>
    <w:rsid w:val="00DB316A"/>
    <w:rsid w:val="00DB6C01"/>
    <w:rsid w:val="00DB70C0"/>
    <w:rsid w:val="00DC00E0"/>
    <w:rsid w:val="00DC32DE"/>
    <w:rsid w:val="00DC33B1"/>
    <w:rsid w:val="00DC37B1"/>
    <w:rsid w:val="00DC46B0"/>
    <w:rsid w:val="00DC5472"/>
    <w:rsid w:val="00DC5A37"/>
    <w:rsid w:val="00DC5B49"/>
    <w:rsid w:val="00DD0746"/>
    <w:rsid w:val="00DD0850"/>
    <w:rsid w:val="00DD6714"/>
    <w:rsid w:val="00DE084A"/>
    <w:rsid w:val="00DE307F"/>
    <w:rsid w:val="00DE4A7D"/>
    <w:rsid w:val="00DE7BF4"/>
    <w:rsid w:val="00DF10E6"/>
    <w:rsid w:val="00DF4509"/>
    <w:rsid w:val="00DF52E9"/>
    <w:rsid w:val="00DF6408"/>
    <w:rsid w:val="00DF6972"/>
    <w:rsid w:val="00DF69A5"/>
    <w:rsid w:val="00E00023"/>
    <w:rsid w:val="00E00258"/>
    <w:rsid w:val="00E0136E"/>
    <w:rsid w:val="00E03192"/>
    <w:rsid w:val="00E035AB"/>
    <w:rsid w:val="00E035F7"/>
    <w:rsid w:val="00E0394F"/>
    <w:rsid w:val="00E05103"/>
    <w:rsid w:val="00E055C6"/>
    <w:rsid w:val="00E05966"/>
    <w:rsid w:val="00E10A1A"/>
    <w:rsid w:val="00E1127F"/>
    <w:rsid w:val="00E11AEB"/>
    <w:rsid w:val="00E14157"/>
    <w:rsid w:val="00E1460E"/>
    <w:rsid w:val="00E15E3C"/>
    <w:rsid w:val="00E162CE"/>
    <w:rsid w:val="00E21DD5"/>
    <w:rsid w:val="00E224E1"/>
    <w:rsid w:val="00E25AF3"/>
    <w:rsid w:val="00E27205"/>
    <w:rsid w:val="00E278CA"/>
    <w:rsid w:val="00E3144D"/>
    <w:rsid w:val="00E32516"/>
    <w:rsid w:val="00E335D4"/>
    <w:rsid w:val="00E3453B"/>
    <w:rsid w:val="00E403FF"/>
    <w:rsid w:val="00E42E4B"/>
    <w:rsid w:val="00E44E41"/>
    <w:rsid w:val="00E466C6"/>
    <w:rsid w:val="00E46744"/>
    <w:rsid w:val="00E46DC6"/>
    <w:rsid w:val="00E516DB"/>
    <w:rsid w:val="00E57F6A"/>
    <w:rsid w:val="00E621DC"/>
    <w:rsid w:val="00E628DA"/>
    <w:rsid w:val="00E636AE"/>
    <w:rsid w:val="00E65044"/>
    <w:rsid w:val="00E65F42"/>
    <w:rsid w:val="00E71326"/>
    <w:rsid w:val="00E72C71"/>
    <w:rsid w:val="00E7310B"/>
    <w:rsid w:val="00E757FD"/>
    <w:rsid w:val="00E77000"/>
    <w:rsid w:val="00E84CE6"/>
    <w:rsid w:val="00E850ED"/>
    <w:rsid w:val="00E87657"/>
    <w:rsid w:val="00E949A4"/>
    <w:rsid w:val="00E95830"/>
    <w:rsid w:val="00E97D82"/>
    <w:rsid w:val="00EA0A70"/>
    <w:rsid w:val="00EA1A26"/>
    <w:rsid w:val="00EA2484"/>
    <w:rsid w:val="00EA55BE"/>
    <w:rsid w:val="00EB158C"/>
    <w:rsid w:val="00EB20FD"/>
    <w:rsid w:val="00EB2ADA"/>
    <w:rsid w:val="00EB38B6"/>
    <w:rsid w:val="00EB62F7"/>
    <w:rsid w:val="00EC4E9C"/>
    <w:rsid w:val="00EC54D0"/>
    <w:rsid w:val="00EC598C"/>
    <w:rsid w:val="00EC6A7A"/>
    <w:rsid w:val="00ED228B"/>
    <w:rsid w:val="00ED38F3"/>
    <w:rsid w:val="00ED3C9B"/>
    <w:rsid w:val="00ED5B68"/>
    <w:rsid w:val="00EE1168"/>
    <w:rsid w:val="00EE1C38"/>
    <w:rsid w:val="00EE47EF"/>
    <w:rsid w:val="00EE544C"/>
    <w:rsid w:val="00EE63A9"/>
    <w:rsid w:val="00EE6840"/>
    <w:rsid w:val="00EF0DFD"/>
    <w:rsid w:val="00EF1E89"/>
    <w:rsid w:val="00EF306E"/>
    <w:rsid w:val="00EF3FE7"/>
    <w:rsid w:val="00EF6983"/>
    <w:rsid w:val="00EF7A37"/>
    <w:rsid w:val="00EF7C13"/>
    <w:rsid w:val="00F02C82"/>
    <w:rsid w:val="00F05C3A"/>
    <w:rsid w:val="00F07767"/>
    <w:rsid w:val="00F132F0"/>
    <w:rsid w:val="00F1438D"/>
    <w:rsid w:val="00F216FA"/>
    <w:rsid w:val="00F23D1D"/>
    <w:rsid w:val="00F23DF8"/>
    <w:rsid w:val="00F24114"/>
    <w:rsid w:val="00F3123F"/>
    <w:rsid w:val="00F31698"/>
    <w:rsid w:val="00F318B0"/>
    <w:rsid w:val="00F3482D"/>
    <w:rsid w:val="00F35609"/>
    <w:rsid w:val="00F3577A"/>
    <w:rsid w:val="00F358EA"/>
    <w:rsid w:val="00F3643B"/>
    <w:rsid w:val="00F371EC"/>
    <w:rsid w:val="00F40B26"/>
    <w:rsid w:val="00F431AC"/>
    <w:rsid w:val="00F4416B"/>
    <w:rsid w:val="00F441D8"/>
    <w:rsid w:val="00F44890"/>
    <w:rsid w:val="00F448C9"/>
    <w:rsid w:val="00F47187"/>
    <w:rsid w:val="00F51DC9"/>
    <w:rsid w:val="00F52D94"/>
    <w:rsid w:val="00F54033"/>
    <w:rsid w:val="00F54F31"/>
    <w:rsid w:val="00F55743"/>
    <w:rsid w:val="00F55921"/>
    <w:rsid w:val="00F55AB7"/>
    <w:rsid w:val="00F55BD2"/>
    <w:rsid w:val="00F562D5"/>
    <w:rsid w:val="00F56456"/>
    <w:rsid w:val="00F56D4D"/>
    <w:rsid w:val="00F57396"/>
    <w:rsid w:val="00F607C8"/>
    <w:rsid w:val="00F607F5"/>
    <w:rsid w:val="00F61A28"/>
    <w:rsid w:val="00F627CD"/>
    <w:rsid w:val="00F745FA"/>
    <w:rsid w:val="00F76D45"/>
    <w:rsid w:val="00F77A0E"/>
    <w:rsid w:val="00F80A65"/>
    <w:rsid w:val="00F82335"/>
    <w:rsid w:val="00F8267C"/>
    <w:rsid w:val="00F8400F"/>
    <w:rsid w:val="00F84D68"/>
    <w:rsid w:val="00F8773D"/>
    <w:rsid w:val="00F91063"/>
    <w:rsid w:val="00F91CD7"/>
    <w:rsid w:val="00F93E37"/>
    <w:rsid w:val="00F94146"/>
    <w:rsid w:val="00F96661"/>
    <w:rsid w:val="00FA0D56"/>
    <w:rsid w:val="00FA2C17"/>
    <w:rsid w:val="00FA2D65"/>
    <w:rsid w:val="00FA33DE"/>
    <w:rsid w:val="00FA44D6"/>
    <w:rsid w:val="00FA6034"/>
    <w:rsid w:val="00FB0773"/>
    <w:rsid w:val="00FB0C62"/>
    <w:rsid w:val="00FB1E0E"/>
    <w:rsid w:val="00FB28AF"/>
    <w:rsid w:val="00FB3D0D"/>
    <w:rsid w:val="00FB426E"/>
    <w:rsid w:val="00FB54CA"/>
    <w:rsid w:val="00FB7A70"/>
    <w:rsid w:val="00FC2156"/>
    <w:rsid w:val="00FC3D86"/>
    <w:rsid w:val="00FC5151"/>
    <w:rsid w:val="00FC53CE"/>
    <w:rsid w:val="00FC5DBC"/>
    <w:rsid w:val="00FC6AF8"/>
    <w:rsid w:val="00FC78A0"/>
    <w:rsid w:val="00FD06BA"/>
    <w:rsid w:val="00FD0995"/>
    <w:rsid w:val="00FD0DCF"/>
    <w:rsid w:val="00FD1E8C"/>
    <w:rsid w:val="00FD3595"/>
    <w:rsid w:val="00FD4EE0"/>
    <w:rsid w:val="00FE2E42"/>
    <w:rsid w:val="00FE4D53"/>
    <w:rsid w:val="00FE7327"/>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379F"/>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281E91"/>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5982367B-26FF-2849-9006-3E3F9F9C3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6</TotalTime>
  <Pages>8</Pages>
  <Words>8051</Words>
  <Characters>4589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1324</cp:revision>
  <dcterms:created xsi:type="dcterms:W3CDTF">2017-12-20T14:27:00Z</dcterms:created>
  <dcterms:modified xsi:type="dcterms:W3CDTF">2018-04-0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